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0006BF" w14:textId="77777777" w:rsidR="00097FDA" w:rsidRPr="00E15B8C" w:rsidRDefault="00097FDA" w:rsidP="00097FDA">
      <w:pPr>
        <w:spacing w:after="0" w:line="240" w:lineRule="auto"/>
        <w:jc w:val="right"/>
        <w:rPr>
          <w:rFonts w:ascii="Times New Roman" w:eastAsia="Calibri" w:hAnsi="Times New Roman" w:cs="Times New Roman"/>
          <w:b/>
          <w:sz w:val="24"/>
          <w:szCs w:val="24"/>
          <w:lang w:val="en-US"/>
        </w:rPr>
      </w:pPr>
      <w:r w:rsidRPr="00E15B8C">
        <w:rPr>
          <w:rFonts w:ascii="Times New Roman" w:eastAsia="Calibri" w:hAnsi="Times New Roman" w:cs="Times New Roman"/>
          <w:b/>
          <w:sz w:val="24"/>
          <w:szCs w:val="24"/>
          <w:lang w:val="en-US"/>
        </w:rPr>
        <w:t xml:space="preserve">Program Studi Keperawatan Program Diploma Tiga </w:t>
      </w:r>
    </w:p>
    <w:p w14:paraId="490F78EB" w14:textId="77777777" w:rsidR="00097FDA" w:rsidRPr="00E15B8C" w:rsidRDefault="00097FDA" w:rsidP="00097FDA">
      <w:pPr>
        <w:spacing w:after="0" w:line="240" w:lineRule="auto"/>
        <w:jc w:val="right"/>
        <w:rPr>
          <w:rFonts w:ascii="Times New Roman" w:eastAsia="Calibri" w:hAnsi="Times New Roman" w:cs="Times New Roman"/>
          <w:b/>
          <w:sz w:val="24"/>
          <w:szCs w:val="24"/>
          <w:lang w:val="en-US"/>
        </w:rPr>
      </w:pPr>
      <w:r w:rsidRPr="00E15B8C">
        <w:rPr>
          <w:rFonts w:ascii="Times New Roman" w:eastAsia="Calibri" w:hAnsi="Times New Roman" w:cs="Times New Roman"/>
          <w:b/>
          <w:sz w:val="24"/>
          <w:szCs w:val="24"/>
          <w:lang w:val="en-US"/>
        </w:rPr>
        <w:t xml:space="preserve">Fakultas Ilmu Kesehatan </w:t>
      </w:r>
    </w:p>
    <w:p w14:paraId="719EBDAA" w14:textId="77777777" w:rsidR="00097FDA" w:rsidRPr="00E15B8C" w:rsidRDefault="00097FDA" w:rsidP="00097FDA">
      <w:pPr>
        <w:spacing w:after="0" w:line="240" w:lineRule="auto"/>
        <w:jc w:val="right"/>
        <w:rPr>
          <w:rFonts w:ascii="Times New Roman" w:eastAsia="Calibri" w:hAnsi="Times New Roman" w:cs="Times New Roman"/>
          <w:b/>
          <w:sz w:val="24"/>
          <w:szCs w:val="24"/>
          <w:lang w:val="en-US"/>
        </w:rPr>
      </w:pPr>
      <w:r w:rsidRPr="00E15B8C">
        <w:rPr>
          <w:rFonts w:ascii="Times New Roman" w:eastAsia="Calibri" w:hAnsi="Times New Roman" w:cs="Times New Roman"/>
          <w:b/>
          <w:sz w:val="24"/>
          <w:szCs w:val="24"/>
          <w:lang w:val="en-US"/>
        </w:rPr>
        <w:t xml:space="preserve">Universitas Kusuma Husada Surakarta </w:t>
      </w:r>
    </w:p>
    <w:p w14:paraId="71DF0AFB" w14:textId="77777777" w:rsidR="00097FDA" w:rsidRPr="00E15B8C" w:rsidRDefault="00097FDA" w:rsidP="00097FDA">
      <w:pPr>
        <w:spacing w:after="0" w:line="240" w:lineRule="auto"/>
        <w:jc w:val="right"/>
        <w:rPr>
          <w:rFonts w:ascii="Times New Roman" w:eastAsia="Calibri" w:hAnsi="Times New Roman" w:cs="Times New Roman"/>
          <w:b/>
          <w:sz w:val="24"/>
          <w:szCs w:val="24"/>
          <w:lang w:val="en-US"/>
        </w:rPr>
      </w:pPr>
      <w:r w:rsidRPr="00E15B8C">
        <w:rPr>
          <w:rFonts w:ascii="Times New Roman" w:eastAsia="Calibri" w:hAnsi="Times New Roman" w:cs="Times New Roman"/>
          <w:b/>
          <w:sz w:val="24"/>
          <w:szCs w:val="24"/>
          <w:lang w:val="en-US"/>
        </w:rPr>
        <w:t>2022</w:t>
      </w:r>
    </w:p>
    <w:p w14:paraId="14B53280" w14:textId="77777777" w:rsidR="00097FDA" w:rsidRPr="00E15B8C" w:rsidRDefault="00097FDA" w:rsidP="00097FDA">
      <w:pPr>
        <w:spacing w:after="0" w:line="240" w:lineRule="auto"/>
        <w:jc w:val="right"/>
        <w:rPr>
          <w:rFonts w:ascii="Times New Roman" w:eastAsia="Calibri" w:hAnsi="Times New Roman" w:cs="Times New Roman"/>
          <w:b/>
          <w:sz w:val="24"/>
          <w:szCs w:val="24"/>
          <w:lang w:val="en-US"/>
        </w:rPr>
      </w:pPr>
    </w:p>
    <w:p w14:paraId="065F20F6" w14:textId="77777777" w:rsidR="00097FDA" w:rsidRPr="00E15B8C" w:rsidRDefault="00097FDA" w:rsidP="00097FDA">
      <w:pPr>
        <w:spacing w:after="0" w:line="240" w:lineRule="auto"/>
        <w:jc w:val="center"/>
        <w:rPr>
          <w:rFonts w:ascii="Times New Roman" w:eastAsia="Calibri" w:hAnsi="Times New Roman" w:cs="Times New Roman"/>
          <w:b/>
          <w:sz w:val="24"/>
          <w:szCs w:val="24"/>
          <w:lang w:val="en-US"/>
        </w:rPr>
      </w:pPr>
      <w:r w:rsidRPr="00E15B8C">
        <w:rPr>
          <w:rFonts w:ascii="Times New Roman" w:eastAsia="Calibri" w:hAnsi="Times New Roman" w:cs="Times New Roman"/>
          <w:b/>
          <w:sz w:val="24"/>
          <w:szCs w:val="24"/>
          <w:lang w:val="en-US"/>
        </w:rPr>
        <w:t>ASUHAN KEPERAWATAN PADA PASIEN POST APPENDIKTOMI DENGAN PEMENUHAN RASA AMAN DAN NYAMAN</w:t>
      </w:r>
    </w:p>
    <w:p w14:paraId="0A802349" w14:textId="77777777" w:rsidR="00097FDA" w:rsidRPr="00E15B8C" w:rsidRDefault="00097FDA" w:rsidP="00097FDA">
      <w:pPr>
        <w:spacing w:after="0" w:line="240" w:lineRule="auto"/>
        <w:jc w:val="center"/>
        <w:rPr>
          <w:rFonts w:ascii="Times New Roman" w:eastAsia="Calibri" w:hAnsi="Times New Roman" w:cs="Times New Roman"/>
          <w:b/>
          <w:sz w:val="24"/>
          <w:szCs w:val="24"/>
          <w:lang w:val="en-US"/>
        </w:rPr>
      </w:pPr>
    </w:p>
    <w:p w14:paraId="70D6578C" w14:textId="77777777" w:rsidR="00097FDA" w:rsidRPr="00E15B8C" w:rsidRDefault="00097FDA" w:rsidP="00097FDA">
      <w:pPr>
        <w:spacing w:after="0" w:line="240" w:lineRule="auto"/>
        <w:jc w:val="center"/>
        <w:rPr>
          <w:rFonts w:ascii="Times New Roman" w:eastAsia="Calibri" w:hAnsi="Times New Roman" w:cs="Times New Roman"/>
          <w:b/>
          <w:sz w:val="24"/>
          <w:szCs w:val="24"/>
          <w:vertAlign w:val="superscript"/>
          <w:lang w:val="en-US"/>
        </w:rPr>
      </w:pPr>
      <w:r w:rsidRPr="00E15B8C">
        <w:rPr>
          <w:rFonts w:ascii="Times New Roman" w:eastAsia="Calibri" w:hAnsi="Times New Roman" w:cs="Times New Roman"/>
          <w:b/>
          <w:sz w:val="24"/>
          <w:szCs w:val="24"/>
          <w:lang w:val="en-US"/>
        </w:rPr>
        <w:t>Suci Elynda Puti Dewi</w:t>
      </w:r>
      <w:r w:rsidRPr="00E15B8C">
        <w:rPr>
          <w:rFonts w:ascii="Times New Roman" w:eastAsia="Calibri" w:hAnsi="Times New Roman" w:cs="Times New Roman"/>
          <w:b/>
          <w:sz w:val="24"/>
          <w:szCs w:val="24"/>
          <w:vertAlign w:val="superscript"/>
          <w:lang w:val="en-US"/>
        </w:rPr>
        <w:t>1</w:t>
      </w:r>
      <w:r w:rsidRPr="00E15B8C">
        <w:rPr>
          <w:rFonts w:ascii="Times New Roman" w:eastAsia="Calibri" w:hAnsi="Times New Roman" w:cs="Times New Roman"/>
          <w:b/>
          <w:sz w:val="24"/>
          <w:szCs w:val="24"/>
          <w:lang w:val="en-US"/>
        </w:rPr>
        <w:t>,Ririn Afrian Sulistyawati</w:t>
      </w:r>
      <w:r w:rsidRPr="00E15B8C">
        <w:rPr>
          <w:rFonts w:ascii="Times New Roman" w:eastAsia="Calibri" w:hAnsi="Times New Roman" w:cs="Times New Roman"/>
          <w:b/>
          <w:sz w:val="24"/>
          <w:szCs w:val="24"/>
          <w:vertAlign w:val="superscript"/>
          <w:lang w:val="en-US"/>
        </w:rPr>
        <w:t xml:space="preserve">2 </w:t>
      </w:r>
    </w:p>
    <w:p w14:paraId="69E98041" w14:textId="77777777" w:rsidR="00097FDA" w:rsidRPr="00E15B8C" w:rsidRDefault="00097FDA" w:rsidP="00097FDA">
      <w:pPr>
        <w:spacing w:after="0" w:line="240" w:lineRule="auto"/>
        <w:jc w:val="center"/>
        <w:rPr>
          <w:rFonts w:ascii="Times New Roman" w:eastAsia="Calibri" w:hAnsi="Times New Roman" w:cs="Times New Roman"/>
          <w:sz w:val="24"/>
          <w:szCs w:val="24"/>
          <w:lang w:val="en-US"/>
        </w:rPr>
      </w:pPr>
      <w:r w:rsidRPr="00E15B8C">
        <w:rPr>
          <w:rFonts w:ascii="Times New Roman" w:eastAsia="Calibri" w:hAnsi="Times New Roman" w:cs="Times New Roman"/>
          <w:sz w:val="24"/>
          <w:szCs w:val="24"/>
          <w:vertAlign w:val="superscript"/>
          <w:lang w:val="en-US"/>
        </w:rPr>
        <w:t>1</w:t>
      </w:r>
      <w:r w:rsidRPr="00E15B8C">
        <w:rPr>
          <w:rFonts w:ascii="Times New Roman" w:eastAsia="Calibri" w:hAnsi="Times New Roman" w:cs="Times New Roman"/>
          <w:sz w:val="24"/>
          <w:szCs w:val="24"/>
          <w:lang w:val="en-US"/>
        </w:rPr>
        <w:t>Mahasiswa Program Studi Keperawatan  Diploma Tiga Fakultas Ilmu Kesehatan</w:t>
      </w:r>
    </w:p>
    <w:p w14:paraId="3DEA3B1E" w14:textId="77777777" w:rsidR="00097FDA" w:rsidRPr="00E15B8C" w:rsidRDefault="00097FDA" w:rsidP="00097FDA">
      <w:pPr>
        <w:spacing w:after="0" w:line="240" w:lineRule="auto"/>
        <w:jc w:val="center"/>
        <w:rPr>
          <w:rFonts w:ascii="Times New Roman" w:eastAsia="Calibri" w:hAnsi="Times New Roman" w:cs="Times New Roman"/>
          <w:sz w:val="24"/>
          <w:szCs w:val="24"/>
          <w:lang w:val="en-US"/>
        </w:rPr>
      </w:pPr>
      <w:r w:rsidRPr="00E15B8C">
        <w:rPr>
          <w:rFonts w:ascii="Times New Roman" w:eastAsia="Calibri" w:hAnsi="Times New Roman" w:cs="Times New Roman"/>
          <w:sz w:val="24"/>
          <w:szCs w:val="24"/>
          <w:lang w:val="en-US"/>
        </w:rPr>
        <w:t xml:space="preserve"> Universitas Kusuma Husada Surakarta</w:t>
      </w:r>
    </w:p>
    <w:p w14:paraId="5DEAD140" w14:textId="77777777" w:rsidR="00097FDA" w:rsidRPr="00E15B8C" w:rsidRDefault="00097FDA" w:rsidP="00097FDA">
      <w:pPr>
        <w:spacing w:after="0" w:line="240" w:lineRule="auto"/>
        <w:jc w:val="center"/>
        <w:rPr>
          <w:rFonts w:ascii="Times New Roman" w:eastAsia="Calibri" w:hAnsi="Times New Roman" w:cs="Times New Roman"/>
          <w:sz w:val="24"/>
          <w:szCs w:val="24"/>
          <w:lang w:val="en-US"/>
        </w:rPr>
      </w:pPr>
      <w:r w:rsidRPr="00E15B8C">
        <w:rPr>
          <w:rFonts w:ascii="Times New Roman" w:eastAsia="Calibri" w:hAnsi="Times New Roman" w:cs="Times New Roman"/>
          <w:sz w:val="24"/>
          <w:szCs w:val="24"/>
          <w:vertAlign w:val="superscript"/>
          <w:lang w:val="en-US"/>
        </w:rPr>
        <w:t>2</w:t>
      </w:r>
      <w:r w:rsidRPr="00E15B8C">
        <w:rPr>
          <w:rFonts w:ascii="Times New Roman" w:eastAsia="Calibri" w:hAnsi="Times New Roman" w:cs="Times New Roman"/>
          <w:sz w:val="24"/>
          <w:szCs w:val="24"/>
          <w:lang w:val="en-US"/>
        </w:rPr>
        <w:t xml:space="preserve">Dosen Program Keperawatan Studi Sarjana Fakultas Ilmu Kesehatan </w:t>
      </w:r>
    </w:p>
    <w:p w14:paraId="146A7EE9" w14:textId="77777777" w:rsidR="00097FDA" w:rsidRPr="00E15B8C" w:rsidRDefault="00097FDA" w:rsidP="00097FDA">
      <w:pPr>
        <w:spacing w:after="0" w:line="240" w:lineRule="auto"/>
        <w:jc w:val="center"/>
        <w:rPr>
          <w:rFonts w:ascii="Times New Roman" w:eastAsia="Calibri" w:hAnsi="Times New Roman" w:cs="Times New Roman"/>
          <w:sz w:val="24"/>
          <w:szCs w:val="24"/>
          <w:lang w:val="en-US"/>
        </w:rPr>
      </w:pPr>
      <w:r w:rsidRPr="00E15B8C">
        <w:rPr>
          <w:rFonts w:ascii="Times New Roman" w:eastAsia="Calibri" w:hAnsi="Times New Roman" w:cs="Times New Roman"/>
          <w:sz w:val="24"/>
          <w:szCs w:val="24"/>
          <w:lang w:val="en-US"/>
        </w:rPr>
        <w:t>Universitas Kusuma Husada Surakarta</w:t>
      </w:r>
    </w:p>
    <w:p w14:paraId="54937162" w14:textId="77777777" w:rsidR="00097FDA" w:rsidRPr="00E15B8C" w:rsidRDefault="00097FDA" w:rsidP="00097FDA">
      <w:pPr>
        <w:spacing w:after="0" w:line="240" w:lineRule="auto"/>
        <w:jc w:val="center"/>
        <w:rPr>
          <w:rFonts w:ascii="Times New Roman" w:eastAsia="Calibri" w:hAnsi="Times New Roman" w:cs="Times New Roman"/>
          <w:sz w:val="24"/>
          <w:szCs w:val="24"/>
          <w:u w:val="single"/>
          <w:lang w:val="en-US"/>
        </w:rPr>
      </w:pPr>
      <w:r w:rsidRPr="00E15B8C">
        <w:rPr>
          <w:rFonts w:ascii="Times New Roman" w:eastAsia="Calibri" w:hAnsi="Times New Roman" w:cs="Times New Roman"/>
          <w:sz w:val="24"/>
          <w:szCs w:val="24"/>
          <w:lang w:val="en-US"/>
        </w:rPr>
        <w:t xml:space="preserve">Email : </w:t>
      </w:r>
      <w:r w:rsidRPr="00E15B8C">
        <w:rPr>
          <w:rFonts w:ascii="Times New Roman" w:eastAsia="Calibri" w:hAnsi="Times New Roman" w:cs="Times New Roman"/>
          <w:color w:val="002060"/>
          <w:sz w:val="24"/>
          <w:szCs w:val="24"/>
          <w:u w:val="single"/>
          <w:lang w:val="en-US"/>
        </w:rPr>
        <w:t>sucielinda22@gmail.com</w:t>
      </w:r>
    </w:p>
    <w:p w14:paraId="3771940B" w14:textId="77777777" w:rsidR="00097FDA" w:rsidRPr="00E15B8C" w:rsidRDefault="00097FDA" w:rsidP="00097FDA">
      <w:pPr>
        <w:spacing w:after="0" w:line="240" w:lineRule="auto"/>
        <w:rPr>
          <w:rFonts w:ascii="Times New Roman" w:eastAsia="Calibri" w:hAnsi="Times New Roman" w:cs="Times New Roman"/>
          <w:sz w:val="24"/>
          <w:szCs w:val="24"/>
          <w:lang w:val="en-US"/>
        </w:rPr>
      </w:pPr>
    </w:p>
    <w:p w14:paraId="1B4942DD" w14:textId="77777777" w:rsidR="00097FDA" w:rsidRPr="00E15B8C" w:rsidRDefault="00097FDA" w:rsidP="00097FDA">
      <w:pPr>
        <w:spacing w:after="0" w:line="240" w:lineRule="auto"/>
        <w:jc w:val="center"/>
        <w:rPr>
          <w:rFonts w:ascii="Times New Roman" w:eastAsia="Calibri" w:hAnsi="Times New Roman" w:cs="Times New Roman"/>
          <w:b/>
          <w:sz w:val="24"/>
          <w:szCs w:val="24"/>
          <w:lang w:val="en-US"/>
        </w:rPr>
      </w:pPr>
      <w:r w:rsidRPr="00E15B8C">
        <w:rPr>
          <w:rFonts w:ascii="Times New Roman" w:eastAsia="Calibri" w:hAnsi="Times New Roman" w:cs="Times New Roman"/>
          <w:b/>
          <w:sz w:val="24"/>
          <w:szCs w:val="24"/>
          <w:lang w:val="en-US"/>
        </w:rPr>
        <w:t>ABSTRAK</w:t>
      </w:r>
    </w:p>
    <w:p w14:paraId="6496DC18" w14:textId="77777777" w:rsidR="00097FDA" w:rsidRPr="00E15B8C" w:rsidRDefault="00097FDA" w:rsidP="00097FDA">
      <w:pPr>
        <w:spacing w:after="0" w:line="240" w:lineRule="auto"/>
        <w:jc w:val="center"/>
        <w:rPr>
          <w:rFonts w:ascii="Times New Roman" w:eastAsia="Calibri" w:hAnsi="Times New Roman" w:cs="Times New Roman"/>
          <w:b/>
          <w:sz w:val="24"/>
          <w:szCs w:val="24"/>
          <w:lang w:val="en-US"/>
        </w:rPr>
      </w:pPr>
    </w:p>
    <w:p w14:paraId="0A866D52" w14:textId="77777777" w:rsidR="00097FDA" w:rsidRPr="00E15B8C" w:rsidRDefault="00097FDA" w:rsidP="00097FDA">
      <w:pPr>
        <w:spacing w:after="0" w:line="240" w:lineRule="auto"/>
        <w:jc w:val="both"/>
        <w:rPr>
          <w:rFonts w:ascii="Times New Roman" w:eastAsia="Calibri" w:hAnsi="Times New Roman" w:cs="Times New Roman"/>
          <w:sz w:val="24"/>
          <w:szCs w:val="24"/>
          <w:lang w:val="en-US"/>
        </w:rPr>
      </w:pPr>
      <w:r w:rsidRPr="00E15B8C">
        <w:rPr>
          <w:rFonts w:ascii="Times New Roman" w:eastAsia="Calibri" w:hAnsi="Times New Roman" w:cs="Times New Roman"/>
          <w:sz w:val="24"/>
          <w:szCs w:val="24"/>
          <w:lang w:val="en-US"/>
        </w:rPr>
        <w:t xml:space="preserve">Pasien dengan usia dewasa yaitu usia 20–30 tahun. Appendisitis merupakan peradangan di usus dikarenakan penyempitan atau penyumbatan lumen. </w:t>
      </w:r>
      <w:r w:rsidRPr="000A6FFB">
        <w:rPr>
          <w:rFonts w:ascii="Times New Roman" w:eastAsia="Calibri" w:hAnsi="Times New Roman" w:cs="Times New Roman"/>
          <w:i/>
          <w:sz w:val="24"/>
          <w:szCs w:val="24"/>
          <w:lang w:val="en-US"/>
        </w:rPr>
        <w:t xml:space="preserve">Post </w:t>
      </w:r>
      <w:r w:rsidRPr="00E15B8C">
        <w:rPr>
          <w:rFonts w:ascii="Times New Roman" w:eastAsia="Calibri" w:hAnsi="Times New Roman" w:cs="Times New Roman"/>
          <w:sz w:val="24"/>
          <w:szCs w:val="24"/>
          <w:lang w:val="en-US"/>
        </w:rPr>
        <w:t xml:space="preserve">appendiktomi merupakan peristiwa setelah dilakukan tindakan pembedahan pada appendik yang mengalami inflamasi. Tindakan appendiktomi dapat menyebabkan komplikasi seperti nyeri akut dan risiko infeksi. Untuk mengatasi masalah nyeri pada pasien maka diperlukan manajemen nyeri secara non farmakologis yaitu dengan dilakukan pemberian teknik relaksasi genggam jari. Tujuan dilakukan studi kasus ini adalah mengetahui gambaran asuhan keperawatan pada pasien </w:t>
      </w:r>
      <w:r w:rsidRPr="000A6FFB">
        <w:rPr>
          <w:rFonts w:ascii="Times New Roman" w:eastAsia="Calibri" w:hAnsi="Times New Roman" w:cs="Times New Roman"/>
          <w:i/>
          <w:sz w:val="24"/>
          <w:szCs w:val="24"/>
          <w:lang w:val="en-US"/>
        </w:rPr>
        <w:t xml:space="preserve">post </w:t>
      </w:r>
      <w:r w:rsidRPr="00E15B8C">
        <w:rPr>
          <w:rFonts w:ascii="Times New Roman" w:eastAsia="Calibri" w:hAnsi="Times New Roman" w:cs="Times New Roman"/>
          <w:sz w:val="24"/>
          <w:szCs w:val="24"/>
          <w:lang w:val="en-US"/>
        </w:rPr>
        <w:t>appendiktomi dengan pemenuhan kebutuhan rasa aman dan nyaman dengan penerapan teknik relaksasi genggam jari di</w:t>
      </w:r>
      <w:r>
        <w:rPr>
          <w:rFonts w:ascii="Times New Roman" w:eastAsia="Calibri" w:hAnsi="Times New Roman" w:cs="Times New Roman"/>
          <w:sz w:val="24"/>
          <w:szCs w:val="24"/>
          <w:lang w:val="en-US"/>
        </w:rPr>
        <w:t xml:space="preserve"> RST dr. ASMIR Salatiga. Jenis p</w:t>
      </w:r>
      <w:r w:rsidRPr="00E15B8C">
        <w:rPr>
          <w:rFonts w:ascii="Times New Roman" w:eastAsia="Calibri" w:hAnsi="Times New Roman" w:cs="Times New Roman"/>
          <w:sz w:val="24"/>
          <w:szCs w:val="24"/>
          <w:lang w:val="en-US"/>
        </w:rPr>
        <w:t>enelitian ini adalah deskriptif dengan menggunakan metode pendekatan studi kasus. Subjek dalam studi kasus ini adalah satu pasien post appendiktomi yang mengalami nyeri pada luka bekas operasi kanan bawah di ruang Dahlia.</w:t>
      </w:r>
      <w:r>
        <w:rPr>
          <w:rFonts w:ascii="Times New Roman" w:eastAsia="Calibri" w:hAnsi="Times New Roman" w:cs="Times New Roman"/>
          <w:sz w:val="24"/>
          <w:szCs w:val="24"/>
          <w:lang w:val="en-US"/>
        </w:rPr>
        <w:t xml:space="preserve"> Relaksasi genggam jari adalah terapi yang digunakan untuk menurunkan nyeri pasien </w:t>
      </w:r>
      <w:r w:rsidRPr="000A6FFB">
        <w:rPr>
          <w:rFonts w:ascii="Times New Roman" w:eastAsia="Calibri" w:hAnsi="Times New Roman" w:cs="Times New Roman"/>
          <w:i/>
          <w:sz w:val="24"/>
          <w:szCs w:val="24"/>
          <w:lang w:val="en-US"/>
        </w:rPr>
        <w:t>pos</w:t>
      </w:r>
      <w:r>
        <w:rPr>
          <w:rFonts w:ascii="Times New Roman" w:eastAsia="Calibri" w:hAnsi="Times New Roman" w:cs="Times New Roman"/>
          <w:sz w:val="24"/>
          <w:szCs w:val="24"/>
          <w:lang w:val="en-US"/>
        </w:rPr>
        <w:t>t appendiktomi.</w:t>
      </w:r>
      <w:r w:rsidRPr="00E15B8C">
        <w:rPr>
          <w:rFonts w:ascii="Times New Roman" w:eastAsia="Calibri" w:hAnsi="Times New Roman" w:cs="Times New Roman"/>
          <w:sz w:val="24"/>
          <w:szCs w:val="24"/>
          <w:lang w:val="en-US"/>
        </w:rPr>
        <w:t xml:space="preserve"> Hasil </w:t>
      </w:r>
      <w:r>
        <w:rPr>
          <w:rFonts w:ascii="Times New Roman" w:eastAsia="Calibri" w:hAnsi="Times New Roman" w:cs="Times New Roman"/>
          <w:sz w:val="24"/>
          <w:szCs w:val="24"/>
          <w:lang w:val="en-US"/>
        </w:rPr>
        <w:t>studi menunjukkan adanya pengaruh</w:t>
      </w:r>
      <w:r w:rsidRPr="00E15B8C">
        <w:rPr>
          <w:rFonts w:ascii="Times New Roman" w:eastAsia="Calibri" w:hAnsi="Times New Roman" w:cs="Times New Roman"/>
          <w:sz w:val="24"/>
          <w:szCs w:val="24"/>
          <w:lang w:val="en-US"/>
        </w:rPr>
        <w:t xml:space="preserve"> relaksasi genggam jari yang dilakukan sehari 2 kali dalam </w:t>
      </w:r>
      <w:r>
        <w:rPr>
          <w:rFonts w:ascii="Times New Roman" w:eastAsia="Calibri" w:hAnsi="Times New Roman" w:cs="Times New Roman"/>
          <w:sz w:val="24"/>
          <w:szCs w:val="24"/>
          <w:lang w:val="en-US"/>
        </w:rPr>
        <w:t>3 hari selama 20 menit  dengan s</w:t>
      </w:r>
      <w:r w:rsidRPr="00E15B8C">
        <w:rPr>
          <w:rFonts w:ascii="Times New Roman" w:eastAsia="Calibri" w:hAnsi="Times New Roman" w:cs="Times New Roman"/>
          <w:sz w:val="24"/>
          <w:szCs w:val="24"/>
          <w:lang w:val="en-US"/>
        </w:rPr>
        <w:t xml:space="preserve">kala nyeri </w:t>
      </w:r>
      <w:r>
        <w:rPr>
          <w:rFonts w:ascii="Times New Roman" w:eastAsia="Calibri" w:hAnsi="Times New Roman" w:cs="Times New Roman"/>
          <w:sz w:val="24"/>
          <w:szCs w:val="24"/>
          <w:lang w:val="en-US"/>
        </w:rPr>
        <w:t xml:space="preserve">yang di </w:t>
      </w:r>
      <w:r w:rsidRPr="00E15B8C">
        <w:rPr>
          <w:rFonts w:ascii="Times New Roman" w:eastAsia="Calibri" w:hAnsi="Times New Roman" w:cs="Times New Roman"/>
          <w:sz w:val="24"/>
          <w:szCs w:val="24"/>
          <w:lang w:val="en-US"/>
        </w:rPr>
        <w:t>NRS(</w:t>
      </w:r>
      <w:r w:rsidRPr="00E15B8C">
        <w:rPr>
          <w:rFonts w:ascii="Times New Roman" w:eastAsia="Calibri" w:hAnsi="Times New Roman" w:cs="Times New Roman"/>
          <w:i/>
          <w:sz w:val="24"/>
          <w:szCs w:val="24"/>
          <w:lang w:val="en-US"/>
        </w:rPr>
        <w:t>Numeric Ranting Scale</w:t>
      </w:r>
      <w:r w:rsidRPr="00E15B8C">
        <w:rPr>
          <w:rFonts w:ascii="Times New Roman" w:eastAsia="Calibri" w:hAnsi="Times New Roman" w:cs="Times New Roman"/>
          <w:sz w:val="24"/>
          <w:szCs w:val="24"/>
          <w:lang w:val="en-US"/>
        </w:rPr>
        <w:t xml:space="preserve">) terhadap penurunan skala nyeri dari 8 (nyeri berat) menjadi 2 (nyeri ringan). Relaksasi </w:t>
      </w:r>
      <w:r>
        <w:rPr>
          <w:rFonts w:ascii="Times New Roman" w:eastAsia="Calibri" w:hAnsi="Times New Roman" w:cs="Times New Roman"/>
          <w:sz w:val="24"/>
          <w:szCs w:val="24"/>
          <w:lang w:val="en-US"/>
        </w:rPr>
        <w:t>genggan jari ini dapat di</w:t>
      </w:r>
      <w:r w:rsidRPr="00E15B8C">
        <w:rPr>
          <w:rFonts w:ascii="Times New Roman" w:eastAsia="Calibri" w:hAnsi="Times New Roman" w:cs="Times New Roman"/>
          <w:sz w:val="24"/>
          <w:szCs w:val="24"/>
          <w:lang w:val="en-US"/>
        </w:rPr>
        <w:t>rekomendasi</w:t>
      </w:r>
      <w:r>
        <w:rPr>
          <w:rFonts w:ascii="Times New Roman" w:eastAsia="Calibri" w:hAnsi="Times New Roman" w:cs="Times New Roman"/>
          <w:sz w:val="24"/>
          <w:szCs w:val="24"/>
          <w:lang w:val="en-US"/>
        </w:rPr>
        <w:t>kan</w:t>
      </w:r>
      <w:r w:rsidRPr="00E15B8C">
        <w:rPr>
          <w:rFonts w:ascii="Times New Roman" w:eastAsia="Calibri" w:hAnsi="Times New Roman" w:cs="Times New Roman"/>
          <w:sz w:val="24"/>
          <w:szCs w:val="24"/>
          <w:lang w:val="en-US"/>
        </w:rPr>
        <w:t xml:space="preserve"> untuk pasien post appendiktomi yang menjalani perawatan di</w:t>
      </w:r>
      <w:r>
        <w:rPr>
          <w:rFonts w:ascii="Times New Roman" w:eastAsia="Calibri" w:hAnsi="Times New Roman" w:cs="Times New Roman"/>
          <w:sz w:val="24"/>
          <w:szCs w:val="24"/>
          <w:lang w:val="en-US"/>
        </w:rPr>
        <w:t xml:space="preserve"> </w:t>
      </w:r>
      <w:r w:rsidRPr="00E15B8C">
        <w:rPr>
          <w:rFonts w:ascii="Times New Roman" w:eastAsia="Calibri" w:hAnsi="Times New Roman" w:cs="Times New Roman"/>
          <w:sz w:val="24"/>
          <w:szCs w:val="24"/>
          <w:lang w:val="en-US"/>
        </w:rPr>
        <w:t>rumah sakit dengan keluhan nyeri luka bekas operasi kanan bawah.</w:t>
      </w:r>
    </w:p>
    <w:p w14:paraId="621CAC24" w14:textId="77777777" w:rsidR="00097FDA" w:rsidRPr="00E15B8C" w:rsidRDefault="00097FDA" w:rsidP="00097FDA">
      <w:pPr>
        <w:spacing w:after="0" w:line="240" w:lineRule="auto"/>
        <w:jc w:val="both"/>
        <w:rPr>
          <w:rFonts w:ascii="Times New Roman" w:eastAsia="Calibri" w:hAnsi="Times New Roman" w:cs="Times New Roman"/>
          <w:sz w:val="24"/>
          <w:szCs w:val="24"/>
          <w:lang w:val="en-US"/>
        </w:rPr>
      </w:pPr>
    </w:p>
    <w:p w14:paraId="0104DA9E" w14:textId="77777777" w:rsidR="00097FDA" w:rsidRPr="00E15B8C" w:rsidRDefault="00097FDA" w:rsidP="00097FDA">
      <w:pPr>
        <w:spacing w:after="0" w:line="240" w:lineRule="auto"/>
        <w:jc w:val="both"/>
        <w:rPr>
          <w:rFonts w:ascii="Times New Roman" w:eastAsia="Calibri" w:hAnsi="Times New Roman" w:cs="Times New Roman"/>
          <w:sz w:val="24"/>
          <w:szCs w:val="24"/>
          <w:lang w:val="en-US"/>
        </w:rPr>
      </w:pPr>
      <w:r w:rsidRPr="00E15B8C">
        <w:rPr>
          <w:rFonts w:ascii="Times New Roman" w:eastAsia="Calibri" w:hAnsi="Times New Roman" w:cs="Times New Roman"/>
          <w:b/>
          <w:sz w:val="24"/>
          <w:szCs w:val="24"/>
          <w:lang w:val="en-US"/>
        </w:rPr>
        <w:t xml:space="preserve">Kata kunci    : </w:t>
      </w:r>
      <w:r w:rsidRPr="00E15B8C">
        <w:rPr>
          <w:rFonts w:ascii="Times New Roman" w:eastAsia="Calibri" w:hAnsi="Times New Roman" w:cs="Times New Roman"/>
          <w:sz w:val="24"/>
          <w:szCs w:val="24"/>
          <w:lang w:val="en-US"/>
        </w:rPr>
        <w:t>Pasien usia Dewasa</w:t>
      </w:r>
      <w:r w:rsidRPr="00E15B8C">
        <w:rPr>
          <w:rFonts w:ascii="Times New Roman" w:eastAsia="Calibri" w:hAnsi="Times New Roman" w:cs="Times New Roman"/>
          <w:b/>
          <w:sz w:val="24"/>
          <w:szCs w:val="24"/>
          <w:lang w:val="en-US"/>
        </w:rPr>
        <w:t xml:space="preserve">, </w:t>
      </w:r>
      <w:r w:rsidRPr="00E15B8C">
        <w:rPr>
          <w:rFonts w:ascii="Times New Roman" w:eastAsia="Calibri" w:hAnsi="Times New Roman" w:cs="Times New Roman"/>
          <w:sz w:val="24"/>
          <w:szCs w:val="24"/>
          <w:lang w:val="en-US"/>
        </w:rPr>
        <w:t>Relaksasi genggam jari, Post appendiktomi, Tingkat nyeri.</w:t>
      </w:r>
    </w:p>
    <w:p w14:paraId="32438457" w14:textId="275AB91B" w:rsidR="00097FDA" w:rsidRDefault="00097FDA" w:rsidP="00097FDA">
      <w:pPr>
        <w:spacing w:after="0" w:line="240" w:lineRule="auto"/>
        <w:jc w:val="both"/>
        <w:rPr>
          <w:rFonts w:ascii="Times New Roman" w:eastAsia="Calibri" w:hAnsi="Times New Roman" w:cs="Times New Roman"/>
          <w:sz w:val="24"/>
          <w:szCs w:val="24"/>
          <w:lang w:val="en-US"/>
        </w:rPr>
      </w:pPr>
      <w:r w:rsidRPr="00E15B8C">
        <w:rPr>
          <w:rFonts w:ascii="Times New Roman" w:eastAsia="Calibri" w:hAnsi="Times New Roman" w:cs="Times New Roman"/>
          <w:b/>
          <w:sz w:val="24"/>
          <w:szCs w:val="24"/>
          <w:lang w:val="en-US"/>
        </w:rPr>
        <w:t xml:space="preserve">Referensi       : </w:t>
      </w:r>
      <w:r w:rsidRPr="00E15B8C">
        <w:rPr>
          <w:rFonts w:ascii="Times New Roman" w:eastAsia="Calibri" w:hAnsi="Times New Roman" w:cs="Times New Roman"/>
          <w:sz w:val="24"/>
          <w:szCs w:val="24"/>
          <w:lang w:val="en-US"/>
        </w:rPr>
        <w:t>52 (2009 – 2021)</w:t>
      </w:r>
    </w:p>
    <w:p w14:paraId="5E7C109B" w14:textId="31C52F3C" w:rsidR="00097FDA" w:rsidRDefault="00097FDA" w:rsidP="00097FDA">
      <w:pPr>
        <w:spacing w:after="0" w:line="240" w:lineRule="auto"/>
        <w:jc w:val="both"/>
        <w:rPr>
          <w:rFonts w:ascii="Times New Roman" w:eastAsia="Calibri" w:hAnsi="Times New Roman" w:cs="Times New Roman"/>
          <w:sz w:val="24"/>
          <w:szCs w:val="24"/>
          <w:lang w:val="en-US"/>
        </w:rPr>
      </w:pPr>
    </w:p>
    <w:p w14:paraId="74B1EB3C" w14:textId="27957ADB" w:rsidR="00097FDA" w:rsidRDefault="00097FDA" w:rsidP="00097FDA">
      <w:pPr>
        <w:spacing w:after="0" w:line="240" w:lineRule="auto"/>
        <w:jc w:val="both"/>
        <w:rPr>
          <w:rFonts w:ascii="Times New Roman" w:eastAsia="Calibri" w:hAnsi="Times New Roman" w:cs="Times New Roman"/>
          <w:sz w:val="24"/>
          <w:szCs w:val="24"/>
          <w:lang w:val="en-US"/>
        </w:rPr>
      </w:pPr>
    </w:p>
    <w:p w14:paraId="2C96F083" w14:textId="769C2A5F" w:rsidR="00097FDA" w:rsidRDefault="00097FDA" w:rsidP="00097FDA">
      <w:pPr>
        <w:spacing w:after="0" w:line="240" w:lineRule="auto"/>
        <w:jc w:val="both"/>
        <w:rPr>
          <w:rFonts w:ascii="Times New Roman" w:eastAsia="Calibri" w:hAnsi="Times New Roman" w:cs="Times New Roman"/>
          <w:sz w:val="24"/>
          <w:szCs w:val="24"/>
          <w:lang w:val="en-US"/>
        </w:rPr>
      </w:pPr>
    </w:p>
    <w:p w14:paraId="60126B62" w14:textId="77777777" w:rsidR="00097FDA" w:rsidRPr="00E15B8C" w:rsidRDefault="00097FDA" w:rsidP="00097FDA">
      <w:pPr>
        <w:spacing w:after="0" w:line="240" w:lineRule="auto"/>
        <w:jc w:val="both"/>
        <w:rPr>
          <w:rFonts w:ascii="Times New Roman" w:eastAsia="Calibri" w:hAnsi="Times New Roman" w:cs="Times New Roman"/>
          <w:sz w:val="24"/>
          <w:szCs w:val="24"/>
          <w:lang w:val="en-US"/>
        </w:rPr>
      </w:pPr>
    </w:p>
    <w:p w14:paraId="6338C623" w14:textId="77777777" w:rsidR="00097FDA" w:rsidRPr="00E15B8C" w:rsidRDefault="00097FDA" w:rsidP="00097FDA">
      <w:pPr>
        <w:spacing w:after="0" w:line="240" w:lineRule="auto"/>
        <w:jc w:val="center"/>
        <w:rPr>
          <w:rFonts w:ascii="Times New Roman" w:eastAsia="Calibri" w:hAnsi="Times New Roman" w:cs="Times New Roman"/>
          <w:sz w:val="24"/>
          <w:szCs w:val="24"/>
          <w:lang w:val="en-US"/>
        </w:rPr>
      </w:pPr>
      <w:bookmarkStart w:id="0" w:name="_GoBack"/>
      <w:bookmarkEnd w:id="0"/>
    </w:p>
    <w:p w14:paraId="18ADC732" w14:textId="4059349C" w:rsidR="00E15B8C" w:rsidRPr="00E15B8C" w:rsidRDefault="00272B52" w:rsidP="00E15B8C">
      <w:pPr>
        <w:spacing w:after="0" w:line="240" w:lineRule="auto"/>
        <w:jc w:val="right"/>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lastRenderedPageBreak/>
        <w:t>Associate’s Degree in Nursing Study Program</w:t>
      </w:r>
      <w:r w:rsidR="00E15B8C" w:rsidRPr="00E15B8C">
        <w:rPr>
          <w:rFonts w:ascii="Times New Roman" w:eastAsia="Calibri" w:hAnsi="Times New Roman" w:cs="Times New Roman"/>
          <w:b/>
          <w:sz w:val="24"/>
          <w:szCs w:val="24"/>
          <w:lang w:val="en-US"/>
        </w:rPr>
        <w:t xml:space="preserve"> </w:t>
      </w:r>
    </w:p>
    <w:p w14:paraId="5DBF8F98" w14:textId="6BF9FF88" w:rsidR="00E15B8C" w:rsidRPr="00E15B8C" w:rsidRDefault="00272B52" w:rsidP="00E15B8C">
      <w:pPr>
        <w:spacing w:after="0" w:line="240" w:lineRule="auto"/>
        <w:jc w:val="right"/>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Faculty of Health Sciences</w:t>
      </w:r>
      <w:r w:rsidR="00E15B8C" w:rsidRPr="00E15B8C">
        <w:rPr>
          <w:rFonts w:ascii="Times New Roman" w:eastAsia="Calibri" w:hAnsi="Times New Roman" w:cs="Times New Roman"/>
          <w:b/>
          <w:sz w:val="24"/>
          <w:szCs w:val="24"/>
          <w:lang w:val="en-US"/>
        </w:rPr>
        <w:t xml:space="preserve"> </w:t>
      </w:r>
    </w:p>
    <w:p w14:paraId="18F4B089" w14:textId="6691FBBE" w:rsidR="00E15B8C" w:rsidRPr="00E15B8C" w:rsidRDefault="00272B52" w:rsidP="00E15B8C">
      <w:pPr>
        <w:spacing w:after="0" w:line="240" w:lineRule="auto"/>
        <w:jc w:val="right"/>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Kusuma Husada University of Surakarta</w:t>
      </w:r>
      <w:r w:rsidR="00E15B8C" w:rsidRPr="00E15B8C">
        <w:rPr>
          <w:rFonts w:ascii="Times New Roman" w:eastAsia="Calibri" w:hAnsi="Times New Roman" w:cs="Times New Roman"/>
          <w:b/>
          <w:sz w:val="24"/>
          <w:szCs w:val="24"/>
          <w:lang w:val="en-US"/>
        </w:rPr>
        <w:t xml:space="preserve"> </w:t>
      </w:r>
    </w:p>
    <w:p w14:paraId="7E2523F9" w14:textId="77777777" w:rsidR="00E15B8C" w:rsidRPr="00E15B8C" w:rsidRDefault="00E15B8C" w:rsidP="00E15B8C">
      <w:pPr>
        <w:spacing w:after="0" w:line="240" w:lineRule="auto"/>
        <w:jc w:val="right"/>
        <w:rPr>
          <w:rFonts w:ascii="Times New Roman" w:eastAsia="Calibri" w:hAnsi="Times New Roman" w:cs="Times New Roman"/>
          <w:b/>
          <w:sz w:val="24"/>
          <w:szCs w:val="24"/>
          <w:lang w:val="en-US"/>
        </w:rPr>
      </w:pPr>
      <w:r w:rsidRPr="00E15B8C">
        <w:rPr>
          <w:rFonts w:ascii="Times New Roman" w:eastAsia="Calibri" w:hAnsi="Times New Roman" w:cs="Times New Roman"/>
          <w:b/>
          <w:sz w:val="24"/>
          <w:szCs w:val="24"/>
          <w:lang w:val="en-US"/>
        </w:rPr>
        <w:t>2022</w:t>
      </w:r>
    </w:p>
    <w:p w14:paraId="71E20E1A" w14:textId="77777777" w:rsidR="00E15B8C" w:rsidRPr="00E15B8C" w:rsidRDefault="00E15B8C" w:rsidP="00E15B8C">
      <w:pPr>
        <w:spacing w:after="0" w:line="240" w:lineRule="auto"/>
        <w:jc w:val="right"/>
        <w:rPr>
          <w:rFonts w:ascii="Times New Roman" w:eastAsia="Calibri" w:hAnsi="Times New Roman" w:cs="Times New Roman"/>
          <w:b/>
          <w:sz w:val="24"/>
          <w:szCs w:val="24"/>
          <w:lang w:val="en-US"/>
        </w:rPr>
      </w:pPr>
    </w:p>
    <w:p w14:paraId="079DB236" w14:textId="3F79057A" w:rsidR="00006315" w:rsidRDefault="00006315" w:rsidP="00E15B8C">
      <w:pPr>
        <w:spacing w:after="0" w:line="240" w:lineRule="auto"/>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NURSING CARE OF POST APPENDICTOMY PATIENTS IN MEETING </w:t>
      </w:r>
      <w:r w:rsidR="00B540E6">
        <w:rPr>
          <w:rFonts w:ascii="Times New Roman" w:eastAsia="Calibri" w:hAnsi="Times New Roman" w:cs="Times New Roman"/>
          <w:b/>
          <w:sz w:val="24"/>
          <w:szCs w:val="24"/>
          <w:lang w:val="en-US"/>
        </w:rPr>
        <w:t>THE NEEDS OF FEELING SAFE AND COMFORTABLE</w:t>
      </w:r>
    </w:p>
    <w:p w14:paraId="2FB5C81C" w14:textId="77777777" w:rsidR="00E15B8C" w:rsidRPr="00E15B8C" w:rsidRDefault="00E15B8C" w:rsidP="00E15B8C">
      <w:pPr>
        <w:spacing w:after="0" w:line="240" w:lineRule="auto"/>
        <w:jc w:val="center"/>
        <w:rPr>
          <w:rFonts w:ascii="Times New Roman" w:eastAsia="Calibri" w:hAnsi="Times New Roman" w:cs="Times New Roman"/>
          <w:b/>
          <w:sz w:val="24"/>
          <w:szCs w:val="24"/>
          <w:lang w:val="en-US"/>
        </w:rPr>
      </w:pPr>
    </w:p>
    <w:p w14:paraId="6BCAA519" w14:textId="77777777" w:rsidR="00E15B8C" w:rsidRPr="00E15B8C" w:rsidRDefault="00E15B8C" w:rsidP="00E15B8C">
      <w:pPr>
        <w:spacing w:after="0" w:line="240" w:lineRule="auto"/>
        <w:jc w:val="center"/>
        <w:rPr>
          <w:rFonts w:ascii="Times New Roman" w:eastAsia="Calibri" w:hAnsi="Times New Roman" w:cs="Times New Roman"/>
          <w:b/>
          <w:sz w:val="24"/>
          <w:szCs w:val="24"/>
          <w:vertAlign w:val="superscript"/>
          <w:lang w:val="en-US"/>
        </w:rPr>
      </w:pPr>
      <w:r w:rsidRPr="00E15B8C">
        <w:rPr>
          <w:rFonts w:ascii="Times New Roman" w:eastAsia="Calibri" w:hAnsi="Times New Roman" w:cs="Times New Roman"/>
          <w:b/>
          <w:sz w:val="24"/>
          <w:szCs w:val="24"/>
          <w:lang w:val="en-US"/>
        </w:rPr>
        <w:t>Suci Elynda Puti Dewi</w:t>
      </w:r>
      <w:r w:rsidRPr="00E15B8C">
        <w:rPr>
          <w:rFonts w:ascii="Times New Roman" w:eastAsia="Calibri" w:hAnsi="Times New Roman" w:cs="Times New Roman"/>
          <w:b/>
          <w:sz w:val="24"/>
          <w:szCs w:val="24"/>
          <w:vertAlign w:val="superscript"/>
          <w:lang w:val="en-US"/>
        </w:rPr>
        <w:t>1</w:t>
      </w:r>
      <w:r w:rsidRPr="00E15B8C">
        <w:rPr>
          <w:rFonts w:ascii="Times New Roman" w:eastAsia="Calibri" w:hAnsi="Times New Roman" w:cs="Times New Roman"/>
          <w:b/>
          <w:sz w:val="24"/>
          <w:szCs w:val="24"/>
          <w:lang w:val="en-US"/>
        </w:rPr>
        <w:t>,Ririn Afrian Sulistyawati</w:t>
      </w:r>
      <w:r w:rsidRPr="00E15B8C">
        <w:rPr>
          <w:rFonts w:ascii="Times New Roman" w:eastAsia="Calibri" w:hAnsi="Times New Roman" w:cs="Times New Roman"/>
          <w:b/>
          <w:sz w:val="24"/>
          <w:szCs w:val="24"/>
          <w:vertAlign w:val="superscript"/>
          <w:lang w:val="en-US"/>
        </w:rPr>
        <w:t xml:space="preserve">2 </w:t>
      </w:r>
    </w:p>
    <w:p w14:paraId="582CA27F" w14:textId="2E4E2A48" w:rsidR="00E15B8C" w:rsidRPr="00E15B8C" w:rsidRDefault="00E15B8C" w:rsidP="00E15B8C">
      <w:pPr>
        <w:spacing w:after="0" w:line="240" w:lineRule="auto"/>
        <w:jc w:val="center"/>
        <w:rPr>
          <w:rFonts w:ascii="Times New Roman" w:eastAsia="Calibri" w:hAnsi="Times New Roman" w:cs="Times New Roman"/>
          <w:sz w:val="24"/>
          <w:szCs w:val="24"/>
          <w:lang w:val="en-US"/>
        </w:rPr>
      </w:pPr>
      <w:r w:rsidRPr="00E15B8C">
        <w:rPr>
          <w:rFonts w:ascii="Times New Roman" w:eastAsia="Calibri" w:hAnsi="Times New Roman" w:cs="Times New Roman"/>
          <w:sz w:val="24"/>
          <w:szCs w:val="24"/>
          <w:vertAlign w:val="superscript"/>
          <w:lang w:val="en-US"/>
        </w:rPr>
        <w:t>1</w:t>
      </w:r>
      <w:r w:rsidR="00272B52">
        <w:rPr>
          <w:rFonts w:ascii="Times New Roman" w:eastAsia="Calibri" w:hAnsi="Times New Roman" w:cs="Times New Roman"/>
          <w:sz w:val="24"/>
          <w:szCs w:val="24"/>
          <w:lang w:val="en-US"/>
        </w:rPr>
        <w:t>Student of Associate’s Degree in Nursing Study Program of Faculty of Health Sciences</w:t>
      </w:r>
    </w:p>
    <w:p w14:paraId="4362CA10" w14:textId="6C094528" w:rsidR="00E15B8C" w:rsidRPr="00E15B8C" w:rsidRDefault="00E15B8C" w:rsidP="00E15B8C">
      <w:pPr>
        <w:spacing w:after="0" w:line="240" w:lineRule="auto"/>
        <w:jc w:val="center"/>
        <w:rPr>
          <w:rFonts w:ascii="Times New Roman" w:eastAsia="Calibri" w:hAnsi="Times New Roman" w:cs="Times New Roman"/>
          <w:sz w:val="24"/>
          <w:szCs w:val="24"/>
          <w:lang w:val="en-US"/>
        </w:rPr>
      </w:pPr>
      <w:r w:rsidRPr="00E15B8C">
        <w:rPr>
          <w:rFonts w:ascii="Times New Roman" w:eastAsia="Calibri" w:hAnsi="Times New Roman" w:cs="Times New Roman"/>
          <w:sz w:val="24"/>
          <w:szCs w:val="24"/>
          <w:lang w:val="en-US"/>
        </w:rPr>
        <w:t xml:space="preserve"> </w:t>
      </w:r>
      <w:r w:rsidR="00272B52">
        <w:rPr>
          <w:rFonts w:ascii="Times New Roman" w:eastAsia="Calibri" w:hAnsi="Times New Roman" w:cs="Times New Roman"/>
          <w:sz w:val="24"/>
          <w:szCs w:val="24"/>
          <w:lang w:val="en-US"/>
        </w:rPr>
        <w:t>Kusuma Husada University of Surakarta</w:t>
      </w:r>
    </w:p>
    <w:p w14:paraId="3FEE9F2E" w14:textId="4A89194C" w:rsidR="00E15B8C" w:rsidRPr="00E15B8C" w:rsidRDefault="00E15B8C" w:rsidP="00E15B8C">
      <w:pPr>
        <w:spacing w:after="0" w:line="240" w:lineRule="auto"/>
        <w:jc w:val="center"/>
        <w:rPr>
          <w:rFonts w:ascii="Times New Roman" w:eastAsia="Calibri" w:hAnsi="Times New Roman" w:cs="Times New Roman"/>
          <w:sz w:val="24"/>
          <w:szCs w:val="24"/>
          <w:lang w:val="en-US"/>
        </w:rPr>
      </w:pPr>
      <w:r w:rsidRPr="00E15B8C">
        <w:rPr>
          <w:rFonts w:ascii="Times New Roman" w:eastAsia="Calibri" w:hAnsi="Times New Roman" w:cs="Times New Roman"/>
          <w:sz w:val="24"/>
          <w:szCs w:val="24"/>
          <w:vertAlign w:val="superscript"/>
          <w:lang w:val="en-US"/>
        </w:rPr>
        <w:t>2</w:t>
      </w:r>
      <w:r w:rsidR="00272B52">
        <w:rPr>
          <w:rFonts w:ascii="Times New Roman" w:eastAsia="Calibri" w:hAnsi="Times New Roman" w:cs="Times New Roman"/>
          <w:sz w:val="24"/>
          <w:szCs w:val="24"/>
          <w:lang w:val="en-US"/>
        </w:rPr>
        <w:t>Lecturer of Undergraduate Degree in Nursing Study Program of Faculty of Health Sciences</w:t>
      </w:r>
      <w:r w:rsidRPr="00E15B8C">
        <w:rPr>
          <w:rFonts w:ascii="Times New Roman" w:eastAsia="Calibri" w:hAnsi="Times New Roman" w:cs="Times New Roman"/>
          <w:sz w:val="24"/>
          <w:szCs w:val="24"/>
          <w:lang w:val="en-US"/>
        </w:rPr>
        <w:t xml:space="preserve"> </w:t>
      </w:r>
    </w:p>
    <w:p w14:paraId="405D799C" w14:textId="52DEA18C" w:rsidR="00E15B8C" w:rsidRPr="00E15B8C" w:rsidRDefault="00272B52" w:rsidP="00E15B8C">
      <w:pPr>
        <w:spacing w:after="0" w:line="24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Kusuma Husada University of Surakarta</w:t>
      </w:r>
    </w:p>
    <w:p w14:paraId="5D0F1D9A" w14:textId="77777777" w:rsidR="00E15B8C" w:rsidRPr="00E15B8C" w:rsidRDefault="00E15B8C" w:rsidP="00E15B8C">
      <w:pPr>
        <w:spacing w:after="0" w:line="240" w:lineRule="auto"/>
        <w:jc w:val="center"/>
        <w:rPr>
          <w:rFonts w:ascii="Times New Roman" w:eastAsia="Calibri" w:hAnsi="Times New Roman" w:cs="Times New Roman"/>
          <w:sz w:val="24"/>
          <w:szCs w:val="24"/>
          <w:u w:val="single"/>
          <w:lang w:val="en-US"/>
        </w:rPr>
      </w:pPr>
      <w:r w:rsidRPr="00E15B8C">
        <w:rPr>
          <w:rFonts w:ascii="Times New Roman" w:eastAsia="Calibri" w:hAnsi="Times New Roman" w:cs="Times New Roman"/>
          <w:sz w:val="24"/>
          <w:szCs w:val="24"/>
          <w:lang w:val="en-US"/>
        </w:rPr>
        <w:t xml:space="preserve">Email : </w:t>
      </w:r>
      <w:r w:rsidRPr="00E15B8C">
        <w:rPr>
          <w:rFonts w:ascii="Times New Roman" w:eastAsia="Calibri" w:hAnsi="Times New Roman" w:cs="Times New Roman"/>
          <w:color w:val="002060"/>
          <w:sz w:val="24"/>
          <w:szCs w:val="24"/>
          <w:u w:val="single"/>
          <w:lang w:val="en-US"/>
        </w:rPr>
        <w:t>sucielinda22@gmail.com</w:t>
      </w:r>
    </w:p>
    <w:p w14:paraId="27EF852C" w14:textId="77777777" w:rsidR="00E15B8C" w:rsidRPr="00E15B8C" w:rsidRDefault="00E15B8C" w:rsidP="00E15B8C">
      <w:pPr>
        <w:spacing w:after="0" w:line="240" w:lineRule="auto"/>
        <w:rPr>
          <w:rFonts w:ascii="Times New Roman" w:eastAsia="Calibri" w:hAnsi="Times New Roman" w:cs="Times New Roman"/>
          <w:sz w:val="24"/>
          <w:szCs w:val="24"/>
          <w:lang w:val="en-US"/>
        </w:rPr>
      </w:pPr>
    </w:p>
    <w:p w14:paraId="2AD4B5DD" w14:textId="63BCE29F" w:rsidR="00E15B8C" w:rsidRPr="00E15B8C" w:rsidRDefault="00272B52" w:rsidP="00E15B8C">
      <w:pPr>
        <w:spacing w:after="0" w:line="240" w:lineRule="auto"/>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ABSTRACT</w:t>
      </w:r>
    </w:p>
    <w:p w14:paraId="3D51A0B3" w14:textId="77777777" w:rsidR="00E15B8C" w:rsidRPr="00E15B8C" w:rsidRDefault="00E15B8C" w:rsidP="00E15B8C">
      <w:pPr>
        <w:spacing w:after="0" w:line="240" w:lineRule="auto"/>
        <w:jc w:val="center"/>
        <w:rPr>
          <w:rFonts w:ascii="Times New Roman" w:eastAsia="Calibri" w:hAnsi="Times New Roman" w:cs="Times New Roman"/>
          <w:b/>
          <w:sz w:val="24"/>
          <w:szCs w:val="24"/>
          <w:lang w:val="en-US"/>
        </w:rPr>
      </w:pPr>
    </w:p>
    <w:p w14:paraId="2B115C1F" w14:textId="10374BED" w:rsidR="00EB3E8F" w:rsidRDefault="00EB3E8F" w:rsidP="00E15B8C">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atients who are adult-aged, that is, between 20 and 30 years old. </w:t>
      </w:r>
      <w:r w:rsidR="007D71C4">
        <w:rPr>
          <w:rFonts w:ascii="Times New Roman" w:eastAsia="Calibri" w:hAnsi="Times New Roman" w:cs="Times New Roman"/>
          <w:sz w:val="24"/>
          <w:szCs w:val="24"/>
          <w:lang w:val="en-US"/>
        </w:rPr>
        <w:t>A narrowing or blockage of the lumen causes appendicitis, an inflammation of the intestines. Post appendectomy happens after surgery on an inflamed appendix. Complications from an appendectomy include acute pain and increased infection risk. Non-pharmacological pain management is required, specifically by teaching finger grasp relaxation techniques</w:t>
      </w:r>
      <w:r w:rsidR="00B11099">
        <w:rPr>
          <w:rFonts w:ascii="Times New Roman" w:eastAsia="Calibri" w:hAnsi="Times New Roman" w:cs="Times New Roman"/>
          <w:sz w:val="24"/>
          <w:szCs w:val="24"/>
          <w:lang w:val="en-US"/>
        </w:rPr>
        <w:t xml:space="preserve">, </w:t>
      </w:r>
      <w:r w:rsidR="00520668">
        <w:rPr>
          <w:rFonts w:ascii="Times New Roman" w:eastAsia="Calibri" w:hAnsi="Times New Roman" w:cs="Times New Roman"/>
          <w:sz w:val="24"/>
          <w:szCs w:val="24"/>
          <w:lang w:val="en-US"/>
        </w:rPr>
        <w:t>as a way to help</w:t>
      </w:r>
      <w:r w:rsidR="00B11099">
        <w:rPr>
          <w:rFonts w:ascii="Times New Roman" w:eastAsia="Calibri" w:hAnsi="Times New Roman" w:cs="Times New Roman"/>
          <w:sz w:val="24"/>
          <w:szCs w:val="24"/>
          <w:lang w:val="en-US"/>
        </w:rPr>
        <w:t xml:space="preserve"> patients overcome their pain issues. The objective of this case study was to determine the nursing care provided to post appendectomy patients at dr ASMIR Army Hospital of Salatiga </w:t>
      </w:r>
      <w:r w:rsidR="00AF0BC0">
        <w:rPr>
          <w:rFonts w:ascii="Times New Roman" w:eastAsia="Calibri" w:hAnsi="Times New Roman" w:cs="Times New Roman"/>
          <w:sz w:val="24"/>
          <w:szCs w:val="24"/>
          <w:lang w:val="en-US"/>
        </w:rPr>
        <w:t>in</w:t>
      </w:r>
      <w:r w:rsidR="00B11099">
        <w:rPr>
          <w:rFonts w:ascii="Times New Roman" w:eastAsia="Calibri" w:hAnsi="Times New Roman" w:cs="Times New Roman"/>
          <w:sz w:val="24"/>
          <w:szCs w:val="24"/>
          <w:lang w:val="en-US"/>
        </w:rPr>
        <w:t xml:space="preserve"> meeting the</w:t>
      </w:r>
      <w:r w:rsidR="00AF0BC0">
        <w:rPr>
          <w:rFonts w:ascii="Times New Roman" w:eastAsia="Calibri" w:hAnsi="Times New Roman" w:cs="Times New Roman"/>
          <w:sz w:val="24"/>
          <w:szCs w:val="24"/>
          <w:lang w:val="en-US"/>
        </w:rPr>
        <w:t xml:space="preserve"> </w:t>
      </w:r>
      <w:r w:rsidR="00B11099">
        <w:rPr>
          <w:rFonts w:ascii="Times New Roman" w:eastAsia="Calibri" w:hAnsi="Times New Roman" w:cs="Times New Roman"/>
          <w:sz w:val="24"/>
          <w:szCs w:val="24"/>
          <w:lang w:val="en-US"/>
        </w:rPr>
        <w:t>needs of feeling safe and comfortable</w:t>
      </w:r>
      <w:r w:rsidR="00AF0BC0">
        <w:rPr>
          <w:rFonts w:ascii="Times New Roman" w:eastAsia="Calibri" w:hAnsi="Times New Roman" w:cs="Times New Roman"/>
          <w:sz w:val="24"/>
          <w:szCs w:val="24"/>
          <w:lang w:val="en-US"/>
        </w:rPr>
        <w:t xml:space="preserve"> through the use of finger grasp relaxation techniques. This research is descriptive with a case study approach. The subject of this case study was a post appendectomy patient from the Dahlia room who experienced pain in the lower right surgical wound. Finger grip relaxation is a therapy used to reduce pain in post appendectomy patients. </w:t>
      </w:r>
      <w:r w:rsidR="00EC61DE">
        <w:rPr>
          <w:rFonts w:ascii="Times New Roman" w:eastAsia="Calibri" w:hAnsi="Times New Roman" w:cs="Times New Roman"/>
          <w:sz w:val="24"/>
          <w:szCs w:val="24"/>
          <w:lang w:val="en-US"/>
        </w:rPr>
        <w:t xml:space="preserve">The findings of this study revealed that relaxing the finger grasp 2 times a day for 3 days, for a total of 20 minutes, had an impact on lowering the pain scale from 8 (severe pain) to 2 (moderate pain) based on the pain scale of NRS (Numeric Rating Scale). For post appendectomy patients receiving care at the hospital </w:t>
      </w:r>
      <w:r w:rsidR="00315C9B">
        <w:rPr>
          <w:rFonts w:ascii="Times New Roman" w:eastAsia="Calibri" w:hAnsi="Times New Roman" w:cs="Times New Roman"/>
          <w:sz w:val="24"/>
          <w:szCs w:val="24"/>
          <w:lang w:val="en-US"/>
        </w:rPr>
        <w:t xml:space="preserve">with complaints of pain from the lower right surgical wound, this finger relaxation technique is recommended. </w:t>
      </w:r>
    </w:p>
    <w:p w14:paraId="7F8EBC74" w14:textId="3DC3E182" w:rsidR="00E15B8C" w:rsidRPr="00E15B8C" w:rsidRDefault="00E15B8C" w:rsidP="00126733">
      <w:pPr>
        <w:tabs>
          <w:tab w:val="left" w:pos="1197"/>
        </w:tabs>
        <w:spacing w:after="0" w:line="240" w:lineRule="auto"/>
        <w:jc w:val="both"/>
        <w:rPr>
          <w:rFonts w:ascii="Times New Roman" w:eastAsia="Calibri" w:hAnsi="Times New Roman" w:cs="Times New Roman"/>
          <w:sz w:val="24"/>
          <w:szCs w:val="24"/>
          <w:lang w:val="en-US"/>
        </w:rPr>
      </w:pPr>
    </w:p>
    <w:p w14:paraId="21E0AEA5" w14:textId="77777777" w:rsidR="00E15B8C" w:rsidRPr="00E15B8C" w:rsidRDefault="00E15B8C" w:rsidP="00E15B8C">
      <w:pPr>
        <w:spacing w:after="0" w:line="240" w:lineRule="auto"/>
        <w:jc w:val="both"/>
        <w:rPr>
          <w:rFonts w:ascii="Times New Roman" w:eastAsia="Calibri" w:hAnsi="Times New Roman" w:cs="Times New Roman"/>
          <w:sz w:val="24"/>
          <w:szCs w:val="24"/>
          <w:lang w:val="en-US"/>
        </w:rPr>
      </w:pPr>
    </w:p>
    <w:p w14:paraId="4398B733" w14:textId="0D290609" w:rsidR="00E15B8C" w:rsidRPr="00E15B8C" w:rsidRDefault="00006315" w:rsidP="00E15B8C">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t>Keywords</w:t>
      </w:r>
      <w:r w:rsidR="00E15B8C" w:rsidRPr="00E15B8C">
        <w:rPr>
          <w:rFonts w:ascii="Times New Roman" w:eastAsia="Calibri" w:hAnsi="Times New Roman" w:cs="Times New Roman"/>
          <w:b/>
          <w:sz w:val="24"/>
          <w:szCs w:val="24"/>
          <w:lang w:val="en-US"/>
        </w:rPr>
        <w:t xml:space="preserve">    : </w:t>
      </w:r>
      <w:r w:rsidR="00F46E84">
        <w:rPr>
          <w:rFonts w:ascii="Times New Roman" w:eastAsia="Calibri" w:hAnsi="Times New Roman" w:cs="Times New Roman"/>
          <w:sz w:val="24"/>
          <w:szCs w:val="24"/>
          <w:lang w:val="en-US"/>
        </w:rPr>
        <w:t>Adult-aged patient</w:t>
      </w:r>
      <w:r w:rsidR="00E15B8C" w:rsidRPr="00E15B8C">
        <w:rPr>
          <w:rFonts w:ascii="Times New Roman" w:eastAsia="Calibri" w:hAnsi="Times New Roman" w:cs="Times New Roman"/>
          <w:b/>
          <w:sz w:val="24"/>
          <w:szCs w:val="24"/>
          <w:lang w:val="en-US"/>
        </w:rPr>
        <w:t xml:space="preserve">, </w:t>
      </w:r>
      <w:r w:rsidR="00F46E84">
        <w:rPr>
          <w:rFonts w:ascii="Times New Roman" w:eastAsia="Calibri" w:hAnsi="Times New Roman" w:cs="Times New Roman"/>
          <w:sz w:val="24"/>
          <w:szCs w:val="24"/>
          <w:lang w:val="en-US"/>
        </w:rPr>
        <w:t>Finger grip relaxation</w:t>
      </w:r>
      <w:r w:rsidR="00E15B8C" w:rsidRPr="00E15B8C">
        <w:rPr>
          <w:rFonts w:ascii="Times New Roman" w:eastAsia="Calibri" w:hAnsi="Times New Roman" w:cs="Times New Roman"/>
          <w:sz w:val="24"/>
          <w:szCs w:val="24"/>
          <w:lang w:val="en-US"/>
        </w:rPr>
        <w:t xml:space="preserve">, </w:t>
      </w:r>
      <w:r w:rsidR="00F46E84">
        <w:rPr>
          <w:rFonts w:ascii="Times New Roman" w:eastAsia="Calibri" w:hAnsi="Times New Roman" w:cs="Times New Roman"/>
          <w:sz w:val="24"/>
          <w:szCs w:val="24"/>
          <w:lang w:val="en-US"/>
        </w:rPr>
        <w:t>Post appendectomy</w:t>
      </w:r>
      <w:r w:rsidR="00E15B8C" w:rsidRPr="00E15B8C">
        <w:rPr>
          <w:rFonts w:ascii="Times New Roman" w:eastAsia="Calibri" w:hAnsi="Times New Roman" w:cs="Times New Roman"/>
          <w:sz w:val="24"/>
          <w:szCs w:val="24"/>
          <w:lang w:val="en-US"/>
        </w:rPr>
        <w:t xml:space="preserve">, </w:t>
      </w:r>
      <w:r w:rsidR="00F46E84">
        <w:rPr>
          <w:rFonts w:ascii="Times New Roman" w:eastAsia="Calibri" w:hAnsi="Times New Roman" w:cs="Times New Roman"/>
          <w:sz w:val="24"/>
          <w:szCs w:val="24"/>
          <w:lang w:val="en-US"/>
        </w:rPr>
        <w:t>Pain level</w:t>
      </w:r>
      <w:r w:rsidR="00E15B8C" w:rsidRPr="00E15B8C">
        <w:rPr>
          <w:rFonts w:ascii="Times New Roman" w:eastAsia="Calibri" w:hAnsi="Times New Roman" w:cs="Times New Roman"/>
          <w:sz w:val="24"/>
          <w:szCs w:val="24"/>
          <w:lang w:val="en-US"/>
        </w:rPr>
        <w:t>.</w:t>
      </w:r>
    </w:p>
    <w:p w14:paraId="54B8EF66" w14:textId="1E9F4258" w:rsidR="00E15B8C" w:rsidRPr="00E15B8C" w:rsidRDefault="00006315" w:rsidP="00E15B8C">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t>Reference</w:t>
      </w:r>
      <w:r w:rsidR="00E15B8C" w:rsidRPr="00E15B8C">
        <w:rPr>
          <w:rFonts w:ascii="Times New Roman" w:eastAsia="Calibri" w:hAnsi="Times New Roman" w:cs="Times New Roman"/>
          <w:b/>
          <w:sz w:val="24"/>
          <w:szCs w:val="24"/>
          <w:lang w:val="en-US"/>
        </w:rPr>
        <w:t xml:space="preserve">       : </w:t>
      </w:r>
      <w:r w:rsidR="00E15B8C" w:rsidRPr="00E15B8C">
        <w:rPr>
          <w:rFonts w:ascii="Times New Roman" w:eastAsia="Calibri" w:hAnsi="Times New Roman" w:cs="Times New Roman"/>
          <w:sz w:val="24"/>
          <w:szCs w:val="24"/>
          <w:lang w:val="en-US"/>
        </w:rPr>
        <w:t>52 (2009 – 2021)</w:t>
      </w:r>
    </w:p>
    <w:p w14:paraId="55C50E05" w14:textId="77777777" w:rsidR="00E15B8C" w:rsidRPr="00E15B8C" w:rsidRDefault="00E15B8C" w:rsidP="00E15B8C">
      <w:pPr>
        <w:spacing w:after="0" w:line="240" w:lineRule="auto"/>
        <w:jc w:val="center"/>
        <w:rPr>
          <w:rFonts w:ascii="Times New Roman" w:eastAsia="Calibri" w:hAnsi="Times New Roman" w:cs="Times New Roman"/>
          <w:sz w:val="24"/>
          <w:szCs w:val="24"/>
          <w:lang w:val="en-US"/>
        </w:rPr>
      </w:pPr>
    </w:p>
    <w:p w14:paraId="03B7BA39" w14:textId="77777777" w:rsidR="00603F81" w:rsidRDefault="00603F81" w:rsidP="004D28EB">
      <w:pPr>
        <w:spacing w:after="0" w:line="240" w:lineRule="auto"/>
        <w:jc w:val="both"/>
        <w:rPr>
          <w:rFonts w:ascii="Times New Roman" w:hAnsi="Times New Roman" w:cs="Times New Roman"/>
          <w:sz w:val="24"/>
          <w:szCs w:val="24"/>
        </w:rPr>
        <w:sectPr w:rsidR="00603F81" w:rsidSect="00603F81">
          <w:footerReference w:type="even" r:id="rId8"/>
          <w:footerReference w:type="default" r:id="rId9"/>
          <w:pgSz w:w="11906" w:h="16838"/>
          <w:pgMar w:top="2268" w:right="1701" w:bottom="1701" w:left="2268" w:header="708" w:footer="708" w:gutter="0"/>
          <w:cols w:space="708"/>
          <w:docGrid w:linePitch="360"/>
        </w:sectPr>
      </w:pPr>
    </w:p>
    <w:p w14:paraId="3A6FDF78" w14:textId="77777777" w:rsidR="00603F81" w:rsidRDefault="00603F81" w:rsidP="0005340F">
      <w:pPr>
        <w:spacing w:after="0" w:line="360" w:lineRule="auto"/>
        <w:rPr>
          <w:rFonts w:ascii="Times New Roman" w:hAnsi="Times New Roman" w:cs="Times New Roman"/>
          <w:b/>
        </w:rPr>
      </w:pPr>
      <w:r>
        <w:rPr>
          <w:rFonts w:ascii="Times New Roman" w:hAnsi="Times New Roman" w:cs="Times New Roman"/>
          <w:b/>
        </w:rPr>
        <w:t>PENDAHULUAN</w:t>
      </w:r>
    </w:p>
    <w:p w14:paraId="70DCD25C" w14:textId="77777777" w:rsidR="003043F9" w:rsidRPr="003043F9" w:rsidRDefault="003043F9" w:rsidP="003043F9">
      <w:pPr>
        <w:spacing w:after="0" w:line="360" w:lineRule="auto"/>
        <w:ind w:firstLine="426"/>
        <w:jc w:val="both"/>
        <w:rPr>
          <w:rFonts w:ascii="Times New Roman" w:eastAsia="Calibri" w:hAnsi="Times New Roman" w:cs="Times New Roman"/>
          <w:lang w:val="en-US"/>
        </w:rPr>
      </w:pPr>
      <w:r>
        <w:rPr>
          <w:rFonts w:ascii="Times New Roman" w:hAnsi="Times New Roman" w:cs="Times New Roman"/>
          <w:lang w:val="en-US"/>
        </w:rPr>
        <w:t>Appendisitis adalah peradangan pada appendiks vermikularis (sisa apex sekum</w:t>
      </w:r>
      <w:r w:rsidR="0053532C">
        <w:rPr>
          <w:rFonts w:ascii="Times New Roman" w:hAnsi="Times New Roman" w:cs="Times New Roman"/>
          <w:lang w:val="en-US"/>
        </w:rPr>
        <w:t xml:space="preserve"> </w:t>
      </w:r>
      <w:r w:rsidR="007A76E6">
        <w:rPr>
          <w:rFonts w:ascii="Times New Roman" w:hAnsi="Times New Roman" w:cs="Times New Roman"/>
          <w:lang w:val="en-US"/>
        </w:rPr>
        <w:t>yang tidak memiliki fungsi</w:t>
      </w:r>
      <w:r>
        <w:rPr>
          <w:rFonts w:ascii="Times New Roman" w:hAnsi="Times New Roman" w:cs="Times New Roman"/>
          <w:lang w:val="en-US"/>
        </w:rPr>
        <w:t>)</w:t>
      </w:r>
      <w:r w:rsidR="0036520B">
        <w:rPr>
          <w:rFonts w:ascii="Times New Roman" w:hAnsi="Times New Roman" w:cs="Times New Roman"/>
          <w:lang w:val="en-US"/>
        </w:rPr>
        <w:t xml:space="preserve"> yang mengenai semua din</w:t>
      </w:r>
      <w:r w:rsidR="00AE492E">
        <w:rPr>
          <w:rFonts w:ascii="Times New Roman" w:hAnsi="Times New Roman" w:cs="Times New Roman"/>
          <w:lang w:val="en-US"/>
        </w:rPr>
        <w:t>ding organ.</w:t>
      </w:r>
      <w:r w:rsidR="0036520B">
        <w:rPr>
          <w:rFonts w:ascii="Times New Roman" w:hAnsi="Times New Roman" w:cs="Times New Roman"/>
          <w:lang w:val="en-US"/>
        </w:rPr>
        <w:t xml:space="preserve"> Appendisitis merupakan peradangan diusus karena penyempitan</w:t>
      </w:r>
      <w:r w:rsidR="001B6E6F">
        <w:rPr>
          <w:rFonts w:ascii="Times New Roman" w:hAnsi="Times New Roman" w:cs="Times New Roman"/>
          <w:lang w:val="en-US"/>
        </w:rPr>
        <w:t xml:space="preserve"> atau penyumbatan lumen</w:t>
      </w:r>
      <w:r w:rsidR="0036520B">
        <w:rPr>
          <w:rFonts w:ascii="Times New Roman" w:hAnsi="Times New Roman" w:cs="Times New Roman"/>
          <w:lang w:val="en-US"/>
        </w:rPr>
        <w:t xml:space="preserve">. </w:t>
      </w:r>
      <w:r w:rsidRPr="0053532C">
        <w:rPr>
          <w:rFonts w:ascii="Times New Roman" w:hAnsi="Times New Roman" w:cs="Times New Roman"/>
          <w:i/>
        </w:rPr>
        <w:t>Post</w:t>
      </w:r>
      <w:r w:rsidRPr="003043F9">
        <w:rPr>
          <w:rFonts w:ascii="Times New Roman" w:hAnsi="Times New Roman" w:cs="Times New Roman"/>
        </w:rPr>
        <w:t xml:space="preserve"> appendiktomi adalah </w:t>
      </w:r>
      <w:r w:rsidRPr="0053532C">
        <w:rPr>
          <w:rFonts w:ascii="Times New Roman" w:hAnsi="Times New Roman" w:cs="Times New Roman"/>
          <w:i/>
        </w:rPr>
        <w:t xml:space="preserve">post </w:t>
      </w:r>
      <w:r w:rsidRPr="003043F9">
        <w:rPr>
          <w:rFonts w:ascii="Times New Roman" w:hAnsi="Times New Roman" w:cs="Times New Roman"/>
        </w:rPr>
        <w:t>operasi insisi dengan pasien akan mengalami nyeri setelah pengaruh obat anastesi yang hilang kemudian nyeri akan bertambah karena adanya peradangan</w:t>
      </w:r>
      <w:r w:rsidR="00940BA4">
        <w:rPr>
          <w:rFonts w:ascii="Times New Roman" w:hAnsi="Times New Roman" w:cs="Times New Roman"/>
        </w:rPr>
        <w:t xml:space="preserve"> atau infeksi </w:t>
      </w:r>
      <w:r w:rsidR="00940BA4">
        <w:rPr>
          <w:rFonts w:ascii="Times New Roman" w:hAnsi="Times New Roman" w:cs="Times New Roman"/>
        </w:rPr>
        <w:fldChar w:fldCharType="begin" w:fldLock="1"/>
      </w:r>
      <w:r w:rsidR="001B6E6F">
        <w:rPr>
          <w:rFonts w:ascii="Times New Roman" w:hAnsi="Times New Roman" w:cs="Times New Roman"/>
        </w:rPr>
        <w:instrText>ADDIN CSL_CITATION {"citationItems":[{"id":"ITEM-1","itemData":{"DOI":"10.26714/nm.v1i3.6232","abstract":"Pasien post operasi insisi (penyayatan jaringan) mengalami nyeri dengan berbagai tingkatan Hampir 80% pasien post operasi pembedahan mengalami keluhan nyeri akut setelah pengaruh obat anastesi yang hilang, nyeri akan bertambah dengan adanya suatu peradangan atau infeksi, hal itu membutuhkan adanya suatu teknik perawatan untuk mengurangi nyeri salah satunya dengan teknik relaksasi genggam jari. Relaksasi genggam jari merupakan kombinasi antara relaksasi nafas dalam dan genggam jari-jari tangan, sensasi yang dirasakan memberikan persaan nyaman, sehingga mampu membebaskan mental dan fisik sehingga dapat meningkatkan toleransi terhadap nyeri. Studi ini untuk mengetahui pemberian terapi teknik relaksasi genggam jari dalam menurunkan skala nyeri pasien post op Appendictomy. Studi kasus ini menggunakan desain deskriptif dengan pendekatan Evidence Based Nursing Practice Jumlah sampel yang digunakan sebanyak 2 orang pasien post op appendectomy dengan kriteria yang sudah ditentukan dengan skala nyeri 3-6. Pengukuran skala nyeri mengunakan Numeric Rating Scale (NRS). Hasil perbandingan skala nyeri antara ke dua responden sebelum dan sesudah di lakukan terapi menunjukan penurunan skala nyeri. Responden 1 Hari ke-1: Selisihnya 1 (dari skala 5-skala 4), hari ke-2: Selisihnya 1 (dari skala 4-skala 3), hari ke-3: Selisihnya 1 (dari skala 3-skala 2).  Responden 2 Hari ke-1: Selisihnya 1 (dari skala 6-skala 5), hari ke-2: Selisihnya 1 (dari skala 5-skala 4), hari ke-3: Selisihnya 1 (dari skala 4-skala 3).  Terapi teknik relaksasi genggam jari dapat menurunkan skala nyeri pada pasien post appendectomy. Mekanismenya genggam jari sambil relaksasi nafas dalam mampu membebaskan ketegangan mental mental dan fisik dari ketegangan stress sehingga dapat meningkatkan toleransi terhadap nyeri.","author":[{"dropping-particle":"","family":"Wati","given":"Fitria","non-dropping-particle":"","parse-names":false,"suffix":""},{"dropping-particle":"","family":"Ernawati","given":"Ernawati","non-dropping-particle":"","parse-names":false,"suffix":""}],"container-title":"Ners Muda","id":"ITEM-1","issue":"3","issued":{"date-parts":[["2020"]]},"page":"200","title":"Penurunan Skala Nyeri Pasien Post-Op Appendictomy Mengunakan Teknik Relaksasi Genggam Jari","type":"article-journal","volume":"1"},"uris":["http://www.mendeley.com/documents/?uuid=c7b3a3ec-8fc0-4b33-8adb-6020ef25db6c"]}],"mendeley":{"formattedCitation":"(F. Wati &amp; Ernawati, 2020)","plainTextFormattedCitation":"(F. Wati &amp; Ernawati, 2020)","previouslyFormattedCitation":"(F. Wati &amp; Ernawati, 2020)"},"properties":{"noteIndex":0},"schema":"https://github.com/citation-style-language/schema/raw/master/csl-citation.json"}</w:instrText>
      </w:r>
      <w:r w:rsidR="00940BA4">
        <w:rPr>
          <w:rFonts w:ascii="Times New Roman" w:hAnsi="Times New Roman" w:cs="Times New Roman"/>
        </w:rPr>
        <w:fldChar w:fldCharType="separate"/>
      </w:r>
      <w:r w:rsidR="00940BA4" w:rsidRPr="00940BA4">
        <w:rPr>
          <w:rFonts w:ascii="Times New Roman" w:hAnsi="Times New Roman" w:cs="Times New Roman"/>
          <w:noProof/>
        </w:rPr>
        <w:t>(F. Wati &amp; Ernawati, 2020)</w:t>
      </w:r>
      <w:r w:rsidR="00940BA4">
        <w:rPr>
          <w:rFonts w:ascii="Times New Roman" w:hAnsi="Times New Roman" w:cs="Times New Roman"/>
        </w:rPr>
        <w:fldChar w:fldCharType="end"/>
      </w:r>
      <w:r w:rsidRPr="003043F9">
        <w:rPr>
          <w:rFonts w:ascii="Times New Roman" w:hAnsi="Times New Roman" w:cs="Times New Roman"/>
        </w:rPr>
        <w:t>.</w:t>
      </w:r>
    </w:p>
    <w:p w14:paraId="627F1678" w14:textId="77777777" w:rsidR="00E03B7B" w:rsidRPr="00234561" w:rsidRDefault="00234561" w:rsidP="00234561">
      <w:pPr>
        <w:pStyle w:val="ListParagraph"/>
        <w:spacing w:line="360" w:lineRule="auto"/>
        <w:ind w:left="0" w:firstLine="426"/>
        <w:jc w:val="both"/>
        <w:rPr>
          <w:rFonts w:ascii="Times New Roman" w:hAnsi="Times New Roman" w:cs="Times New Roman"/>
          <w:lang w:val="en-US"/>
        </w:rPr>
      </w:pPr>
      <w:r w:rsidRPr="00234561">
        <w:rPr>
          <w:rFonts w:ascii="Times New Roman" w:hAnsi="Times New Roman" w:cs="Times New Roman"/>
          <w:lang w:val="en-US"/>
        </w:rPr>
        <w:t>Gejala yang dirasakan pada pasien pre appendiktomi adalah nyeri perut mendadak dari sisi kanan perut bagian bawah, kehilangan nafsu makan, demam, konstipasi a</w:t>
      </w:r>
      <w:r w:rsidR="001B6E6F">
        <w:rPr>
          <w:rFonts w:ascii="Times New Roman" w:hAnsi="Times New Roman" w:cs="Times New Roman"/>
          <w:lang w:val="en-US"/>
        </w:rPr>
        <w:t>tau diare, kembung</w:t>
      </w:r>
      <w:r w:rsidRPr="00234561">
        <w:rPr>
          <w:rFonts w:ascii="Times New Roman" w:hAnsi="Times New Roman" w:cs="Times New Roman"/>
          <w:lang w:val="en-US"/>
        </w:rPr>
        <w:t xml:space="preserve">. Gejala yang dirasakan pada pasien </w:t>
      </w:r>
      <w:r w:rsidRPr="0053532C">
        <w:rPr>
          <w:rFonts w:ascii="Times New Roman" w:hAnsi="Times New Roman" w:cs="Times New Roman"/>
          <w:i/>
          <w:lang w:val="en-US"/>
        </w:rPr>
        <w:t xml:space="preserve">post </w:t>
      </w:r>
      <w:r w:rsidRPr="00234561">
        <w:rPr>
          <w:rFonts w:ascii="Times New Roman" w:hAnsi="Times New Roman" w:cs="Times New Roman"/>
          <w:lang w:val="en-US"/>
        </w:rPr>
        <w:t>appendiktomi adalah nyeri pada umbilical, anoreksia, mual muntah, rasa perih spasma abdominal semakin parah, rasa perih yang berbalik menunjukkan ad</w:t>
      </w:r>
      <w:r w:rsidR="001B6E6F">
        <w:rPr>
          <w:rFonts w:ascii="Times New Roman" w:hAnsi="Times New Roman" w:cs="Times New Roman"/>
          <w:lang w:val="en-US"/>
        </w:rPr>
        <w:t>anya inflamasi</w:t>
      </w:r>
      <w:r w:rsidR="001B6E6F">
        <w:rPr>
          <w:rFonts w:ascii="Times New Roman" w:hAnsi="Times New Roman" w:cs="Times New Roman"/>
          <w:lang w:val="en-US"/>
        </w:rPr>
        <w:fldChar w:fldCharType="begin" w:fldLock="1"/>
      </w:r>
      <w:r w:rsidR="001B6E6F">
        <w:rPr>
          <w:rFonts w:ascii="Times New Roman" w:hAnsi="Times New Roman" w:cs="Times New Roman"/>
          <w:lang w:val="en-US"/>
        </w:rPr>
        <w:instrText>ADDIN CSL_CITATION {"citationItems":[{"id":"ITEM-1","itemData":{"abstract":"Apendisitis adalah salah satu penyebab nyeri abdomen akut yang paling sering ditemukan dan membutuhkan pembedahan dengan segera.","author":[{"dropping-particle":"","family":"C.s","given":"Windy","non-dropping-particle":"","parse-names":false,"suffix":""},{"dropping-particle":"","family":"Sabir","given":"M.","non-dropping-particle":"","parse-names":false,"suffix":""}],"container-title":"Jurnal Kesehatan Tadulako","id":"ITEM-1","issue":"2","issued":{"date-parts":[["2016"]]},"page":"24-32","title":"Perbandingan Antara Suhu Tubuh, Kadar Leukosit, dan Platelet Distribution Width (PDW) Pada Apendisitis Akut dan Perforasi","type":"article-journal","volume":"2"},"uris":["http://www.mendeley.com/documents/?uuid=f635dfd3-8234-42ab-beca-70f869ce5d59"]}],"mendeley":{"formattedCitation":"(C.s &amp; Sabir, 2016)","plainTextFormattedCitation":"(C.s &amp; Sabir, 2016)","previouslyFormattedCitation":"(C.s &amp; Sabir, 2016)"},"properties":{"noteIndex":0},"schema":"https://github.com/citation-style-language/schema/raw/master/csl-citation.json"}</w:instrText>
      </w:r>
      <w:r w:rsidR="001B6E6F">
        <w:rPr>
          <w:rFonts w:ascii="Times New Roman" w:hAnsi="Times New Roman" w:cs="Times New Roman"/>
          <w:lang w:val="en-US"/>
        </w:rPr>
        <w:fldChar w:fldCharType="separate"/>
      </w:r>
      <w:r w:rsidR="001B6E6F" w:rsidRPr="001B6E6F">
        <w:rPr>
          <w:rFonts w:ascii="Times New Roman" w:hAnsi="Times New Roman" w:cs="Times New Roman"/>
          <w:noProof/>
          <w:lang w:val="en-US"/>
        </w:rPr>
        <w:t>(C.s &amp; Sabir, 2016)</w:t>
      </w:r>
      <w:r w:rsidR="001B6E6F">
        <w:rPr>
          <w:rFonts w:ascii="Times New Roman" w:hAnsi="Times New Roman" w:cs="Times New Roman"/>
          <w:lang w:val="en-US"/>
        </w:rPr>
        <w:fldChar w:fldCharType="end"/>
      </w:r>
      <w:r w:rsidRPr="00234561">
        <w:rPr>
          <w:rFonts w:ascii="Times New Roman" w:hAnsi="Times New Roman" w:cs="Times New Roman"/>
          <w:lang w:val="en-US"/>
        </w:rPr>
        <w:t>.</w:t>
      </w:r>
    </w:p>
    <w:p w14:paraId="408DEDF5" w14:textId="77777777" w:rsidR="00234561" w:rsidRDefault="00E03B7B" w:rsidP="00234561">
      <w:pPr>
        <w:pStyle w:val="ListParagraph"/>
        <w:spacing w:after="0" w:line="360" w:lineRule="auto"/>
        <w:ind w:left="0" w:firstLine="360"/>
        <w:jc w:val="both"/>
        <w:rPr>
          <w:rFonts w:ascii="Times New Roman" w:eastAsia="Calibri" w:hAnsi="Times New Roman" w:cs="Times New Roman"/>
          <w:sz w:val="24"/>
          <w:szCs w:val="24"/>
          <w:lang w:val="en-US"/>
        </w:rPr>
      </w:pPr>
      <w:r w:rsidRPr="00E03B7B">
        <w:rPr>
          <w:rFonts w:ascii="Times New Roman" w:hAnsi="Times New Roman" w:cs="Times New Roman"/>
          <w:lang w:val="en-US"/>
        </w:rPr>
        <w:t xml:space="preserve">Angka kejadian appedisitis cukup tinggi di dunia. Berdasarkan WHO (2018) angka mortalitas akibat appendisitis adalah 21.000 jiwa, dimana populasi laki-laki lebih banyak dibandingkan perempuan. Angka mortalitas appendisitis 12.000 jiwa pada laki-laki dan sekitar 10.000 </w:t>
      </w:r>
      <w:r>
        <w:rPr>
          <w:rFonts w:ascii="Times New Roman" w:hAnsi="Times New Roman" w:cs="Times New Roman"/>
          <w:lang w:val="en-US"/>
        </w:rPr>
        <w:t>jiwa pada perempuan.</w:t>
      </w:r>
      <w:r w:rsidRPr="00E03B7B">
        <w:rPr>
          <w:rFonts w:ascii="Times New Roman" w:eastAsia="Calibri" w:hAnsi="Times New Roman" w:cs="Times New Roman"/>
          <w:sz w:val="24"/>
          <w:szCs w:val="24"/>
          <w:lang w:val="en-US"/>
        </w:rPr>
        <w:t xml:space="preserve"> </w:t>
      </w:r>
      <w:r w:rsidRPr="00E03B7B">
        <w:rPr>
          <w:rFonts w:ascii="Times New Roman" w:eastAsia="Calibri" w:hAnsi="Times New Roman" w:cs="Times New Roman"/>
          <w:lang w:val="en-US"/>
        </w:rPr>
        <w:t>Prevalensi appendisitis akut di Indonesia berkisar 24,9 kasus per 10.000 populasi. Appendisitis ini bisa menimpa laki-laki maupun perempuan dengan risiko menderita appendisitis selama hidupnya mencapai 7-8%. Prevalensi tertinggi terjadi pada usia 20-30 tahun</w:t>
      </w:r>
      <w:r w:rsidR="001B6E6F">
        <w:rPr>
          <w:rFonts w:ascii="Times New Roman" w:eastAsia="Calibri" w:hAnsi="Times New Roman" w:cs="Times New Roman"/>
          <w:lang w:val="en-US"/>
        </w:rPr>
        <w:t xml:space="preserve"> </w:t>
      </w:r>
      <w:r w:rsidRPr="00E03B7B">
        <w:rPr>
          <w:rFonts w:ascii="Times New Roman" w:eastAsia="Calibri" w:hAnsi="Times New Roman" w:cs="Times New Roman"/>
          <w:lang w:val="en-US"/>
        </w:rPr>
        <w:t xml:space="preserve"> (Kemenkes RI, 2020).</w:t>
      </w:r>
      <w:r w:rsidRPr="00E03B7B">
        <w:rPr>
          <w:rFonts w:ascii="Times New Roman" w:eastAsia="Calibri" w:hAnsi="Times New Roman" w:cs="Times New Roman"/>
          <w:sz w:val="24"/>
          <w:szCs w:val="24"/>
          <w:lang w:val="en-US"/>
        </w:rPr>
        <w:t xml:space="preserve"> </w:t>
      </w:r>
    </w:p>
    <w:p w14:paraId="1FEEAD38" w14:textId="77777777" w:rsidR="00E4561B" w:rsidRDefault="00234561" w:rsidP="00234561">
      <w:pPr>
        <w:pStyle w:val="ListParagraph"/>
        <w:spacing w:line="360" w:lineRule="auto"/>
        <w:ind w:left="0" w:firstLine="360"/>
        <w:jc w:val="both"/>
        <w:rPr>
          <w:rFonts w:ascii="Times New Roman" w:eastAsia="Calibri" w:hAnsi="Times New Roman" w:cs="Times New Roman"/>
          <w:lang w:val="en-US"/>
        </w:rPr>
      </w:pPr>
      <w:r w:rsidRPr="00234561">
        <w:rPr>
          <w:rFonts w:ascii="Times New Roman" w:eastAsia="Calibri" w:hAnsi="Times New Roman" w:cs="Times New Roman"/>
          <w:lang w:val="en-US"/>
        </w:rPr>
        <w:t xml:space="preserve">Salah satu teknik untuk mengatasi nyeri dibagi menjadi 2 yaitu teknik farmakologi dan non farmakologi. Teknik non farmakologi salah satunya adalah teknik relaksasi. Teknik relaksasi merupakan kebebasan mental dan fisik dari ketegangan dan </w:t>
      </w:r>
      <w:r w:rsidRPr="00234561">
        <w:rPr>
          <w:rFonts w:ascii="Times New Roman" w:eastAsia="Calibri" w:hAnsi="Times New Roman" w:cs="Times New Roman"/>
          <w:i/>
          <w:lang w:val="en-US"/>
        </w:rPr>
        <w:t>stress</w:t>
      </w:r>
      <w:r w:rsidRPr="00234561">
        <w:rPr>
          <w:rFonts w:ascii="Times New Roman" w:eastAsia="Calibri" w:hAnsi="Times New Roman" w:cs="Times New Roman"/>
          <w:lang w:val="en-US"/>
        </w:rPr>
        <w:t>, karena dapat mengubah persepsi kognitif da</w:t>
      </w:r>
      <w:r w:rsidR="00B22258">
        <w:rPr>
          <w:rFonts w:ascii="Times New Roman" w:eastAsia="Calibri" w:hAnsi="Times New Roman" w:cs="Times New Roman"/>
          <w:lang w:val="en-US"/>
        </w:rPr>
        <w:t xml:space="preserve">n motivasi afektif pasien </w:t>
      </w:r>
      <w:r w:rsidR="00B22258">
        <w:rPr>
          <w:rFonts w:ascii="Times New Roman" w:eastAsia="Calibri" w:hAnsi="Times New Roman" w:cs="Times New Roman"/>
          <w:lang w:val="en-US"/>
        </w:rPr>
        <w:fldChar w:fldCharType="begin" w:fldLock="1"/>
      </w:r>
      <w:r w:rsidR="00B22258">
        <w:rPr>
          <w:rFonts w:ascii="Times New Roman" w:eastAsia="Calibri" w:hAnsi="Times New Roman" w:cs="Times New Roman"/>
          <w:lang w:val="en-US"/>
        </w:rPr>
        <w:instrText>ADDIN CSL_CITATION {"citationItems":[{"id":"ITEM-1","itemData":{"DOI":"10.22216/jen.v2i3.2404","abstract":"P a in is a condition more than a single sensation caused by a certain stimulus. One of the non-pharmacological erections in handling pain is a hand-held relaxation technique. Finger hand-held real-time techniques can reduce physical and emotional strain that will relax the body. This study aims to examine the effect of finger hand relaxation technique on the intensity of pain in post appendectomy patients. This research uses Quasy Experiment design with One Group Pre-test Post- Stestdesign. The total population of this study were all patients of post appendectomy in Achmad Mochtar Hospital. Sampling technique using purposive sampling technique. This study was conducted on February 17 until 1 May 2017 in the hospital surgery room Achmad Mochtar Bukittinggi. Data were analyzed by using Paired T-Test with significant value α = 0,005. The results showed that the average before hand-held finger relaxation technique was 4.80 and the mean result after hand-held relaxation technique was 3.87. Bivariate results obtained p value 0,000. So it shows there are differences in pain intensity before and after hand-held relaxation techniques in patients post appendectomy. From the results of the above research can be concluded that the implementation of handheld relaxation techniques affect the reduction of post incision appendectomy incision.","author":[{"dropping-particle":"","family":"Sulung","given":"Neila","non-dropping-particle":"","parse-names":false,"suffix":""},{"dropping-particle":"","family":"Rani","given":"Sarah Dian","non-dropping-particle":"","parse-names":false,"suffix":""}],"container-title":"Jurnal Endurance","id":"ITEM-1","issue":"3","issued":{"date-parts":[["2017"]]},"page":"397","title":"Teknik Relaksasi Genggam Jari Terhadap Intensitas Nyeri Pada Pasien Post Appendiktomi","type":"article-journal","volume":"2"},"uris":["http://www.mendeley.com/documents/?uuid=0ff70f65-be13-4513-b2f3-599d14d0f5a3"]}],"mendeley":{"formattedCitation":"(Sulung &amp; Rani, 2017)","plainTextFormattedCitation":"(Sulung &amp; Rani, 2017)","previouslyFormattedCitation":"(Sulung &amp; Rani, 2017)"},"properties":{"noteIndex":0},"schema":"https://github.com/citation-style-language/schema/raw/master/csl-citation.json"}</w:instrText>
      </w:r>
      <w:r w:rsidR="00B22258">
        <w:rPr>
          <w:rFonts w:ascii="Times New Roman" w:eastAsia="Calibri" w:hAnsi="Times New Roman" w:cs="Times New Roman"/>
          <w:lang w:val="en-US"/>
        </w:rPr>
        <w:fldChar w:fldCharType="separate"/>
      </w:r>
      <w:r w:rsidR="00B22258" w:rsidRPr="00B22258">
        <w:rPr>
          <w:rFonts w:ascii="Times New Roman" w:eastAsia="Calibri" w:hAnsi="Times New Roman" w:cs="Times New Roman"/>
          <w:noProof/>
          <w:lang w:val="en-US"/>
        </w:rPr>
        <w:t>(Sulung &amp; Rani, 2017)</w:t>
      </w:r>
      <w:r w:rsidR="00B22258">
        <w:rPr>
          <w:rFonts w:ascii="Times New Roman" w:eastAsia="Calibri" w:hAnsi="Times New Roman" w:cs="Times New Roman"/>
          <w:lang w:val="en-US"/>
        </w:rPr>
        <w:fldChar w:fldCharType="end"/>
      </w:r>
      <w:r w:rsidRPr="00234561">
        <w:rPr>
          <w:rFonts w:ascii="Times New Roman" w:eastAsia="Calibri" w:hAnsi="Times New Roman" w:cs="Times New Roman"/>
          <w:lang w:val="en-US"/>
        </w:rPr>
        <w:t>.</w:t>
      </w:r>
      <w:r w:rsidRPr="00234561">
        <w:rPr>
          <w:rFonts w:ascii="Times New Roman" w:hAnsi="Times New Roman" w:cs="Times New Roman"/>
          <w:sz w:val="24"/>
          <w:szCs w:val="24"/>
          <w:lang w:val="en-US"/>
        </w:rPr>
        <w:t xml:space="preserve"> </w:t>
      </w:r>
      <w:r w:rsidRPr="00234561">
        <w:rPr>
          <w:rFonts w:ascii="Times New Roman" w:eastAsia="Calibri" w:hAnsi="Times New Roman" w:cs="Times New Roman"/>
          <w:lang w:val="en-US"/>
        </w:rPr>
        <w:t>Teknik relaksasi genggam jari merupakan upaya tindakan non farmakologi dalam manajemen nyeri teknik ini bisa dilakukan mandiri dan mudah. Sensasi yang dirasakan ketika melakukan teknik ini memberikan perasaan nyaman, lebih rileks sehingga mampu membebaskan mental fisik dari ketegangan stress sehingga dapat meningkatkan tolerans</w:t>
      </w:r>
      <w:r w:rsidR="00B22258">
        <w:rPr>
          <w:rFonts w:ascii="Times New Roman" w:eastAsia="Calibri" w:hAnsi="Times New Roman" w:cs="Times New Roman"/>
          <w:lang w:val="en-US"/>
        </w:rPr>
        <w:t xml:space="preserve">i terhadap nyeri </w:t>
      </w:r>
      <w:r w:rsidR="00B22258">
        <w:rPr>
          <w:rFonts w:ascii="Times New Roman" w:eastAsia="Calibri" w:hAnsi="Times New Roman" w:cs="Times New Roman"/>
          <w:lang w:val="en-US"/>
        </w:rPr>
        <w:fldChar w:fldCharType="begin" w:fldLock="1"/>
      </w:r>
      <w:r w:rsidR="00B22258">
        <w:rPr>
          <w:rFonts w:ascii="Times New Roman" w:eastAsia="Calibri" w:hAnsi="Times New Roman" w:cs="Times New Roman"/>
          <w:lang w:val="en-US"/>
        </w:rPr>
        <w:instrText>ADDIN CSL_CITATION {"citationItems":[{"id":"ITEM-1","itemData":{"DOI":"10.33859/dksm.v10i1.394","ISSN":"2086-3454","abstract":"Latar Belakang: Prevalensi apendesitis akut yang menjalani appendiktomysebanyak 75,2% dan keluhan yang sering dirasakan adalah nyeri yang sangat hebat, sedang sampai ringan. Nyeri akan berdampak pada aktivitas sehari-hari, dan apabila tidak ditangani dapat mengakibatkan syok neurogenik.  Sehingga diperlukan tindakan keperawatan mandiri dengan melakukan manajemen nyeri yang sederhana dan mudah untuk dilakukan yaitu relaksasi genggam jari.Tujuan: Untuk menganalisis efektifitas relaksasi genggam jari terhadap penurunan nyeri pada pasien post op appendiktomy di Ruang Bedah (Al-Muizz) RSUD Ratu Zalecha Martapura.Metode: Jenis desain penelitian adalah metode eksperimental dengan rancangan one-group pre-post test design. Populasi adalah seluruh klien yang terdiagnosa Post Op Appendictomy dan sampel sebanyak 15 orang responden dengan simple random sampling. Instrument menggunakan lembar observasi dan dianalisis bivariat dengan Wilcoxon.Hasil: Ada efek relaksasi genggam jari terhadap penurunan nyeri pada pasien post op appendiktomy di Ruang Bedah  (Al-Muizz) RSUD Ratu Zalecha Martapura p=0,000 (p 0,05).Kesimpulan: Tingkat nyeri sebelum diberikan relaksasi genggam jari didapatkan dikategori nyeri sedang, dan sesudah diberikan dikategorikan nyeri ringan. Hasil analisis sebelum dan sesudah dilakukan relaksasi genggam jari didapatkan p=0,000 (p 0,05) maka H0 ditolak yang artinya ada pengaruh (signifikan) Ada efek relaksasi genggam jari terhadap penurunan nyeri pada pasien post op appendiktomy di Ruang Bedah  (Al-Muizz) RSUD Ratu Zalecha Martapura. Kata kunci : Relaksasi Genggam Jari, Nyeri, Post Op Appendiktomy The Effectiveness of Finger Grip Relaxation Against the Pain Reduction of  Post Op Appendictomy Patients in the Surgical Room (Al-Muizz) RSUD Ratu Zalecha Martapura 2019Background: The prevalence of acute appendicitis undergoing appendictomy is 75.2% and complaints that are often felt are very severe, moderate to mild pain. Pain will have an impact on daily activities, and if left untreated can lead to neurogenic shock. So that independent nursing action is needed by doing pain management that is simple and easy to do, namely hand-held relaxation. Objective : To analyze the effectiveness of finger grip relaxation against the pain reduction on post op appendictomy patients in the Surgical Room (Al-Muizz) RSUD Ratu Zalecha Martapura.Method : The type of research design is an experimental method with a one-group pre-post test design. The population is all client…","author":[{"dropping-particle":"","family":"Hasaini","given":"Asni","non-dropping-particle":"","parse-names":false,"suffix":""}],"container-title":"Dinamika Kesehatan Jurnal Kebidanan Dan Keperawatan","id":"ITEM-1","issue":"1","issued":{"date-parts":[["2020"]]},"page":"76-90","title":"Efektifitas Relaksasi Genggam Jari Terhadap Penurunan Nyeri Pada Pasien Post Op Appendiktomi di Ruang Bedah (Al-Muizz) RSUD Ratu Zalecha Martapura Tahun 2019","type":"article-journal","volume":"10"},"uris":["http://www.mendeley.com/documents/?uuid=9934ba04-dbc8-453c-badd-46b04622cff6"]}],"mendeley":{"formattedCitation":"(Hasaini, 2020)","plainTextFormattedCitation":"(Hasaini, 2020)","previouslyFormattedCitation":"(Hasaini, 2020)"},"properties":{"noteIndex":0},"schema":"https://github.com/citation-style-language/schema/raw/master/csl-citation.json"}</w:instrText>
      </w:r>
      <w:r w:rsidR="00B22258">
        <w:rPr>
          <w:rFonts w:ascii="Times New Roman" w:eastAsia="Calibri" w:hAnsi="Times New Roman" w:cs="Times New Roman"/>
          <w:lang w:val="en-US"/>
        </w:rPr>
        <w:fldChar w:fldCharType="separate"/>
      </w:r>
      <w:r w:rsidR="00B22258" w:rsidRPr="00B22258">
        <w:rPr>
          <w:rFonts w:ascii="Times New Roman" w:eastAsia="Calibri" w:hAnsi="Times New Roman" w:cs="Times New Roman"/>
          <w:noProof/>
          <w:lang w:val="en-US"/>
        </w:rPr>
        <w:t>(Hasaini, 2020)</w:t>
      </w:r>
      <w:r w:rsidR="00B22258">
        <w:rPr>
          <w:rFonts w:ascii="Times New Roman" w:eastAsia="Calibri" w:hAnsi="Times New Roman" w:cs="Times New Roman"/>
          <w:lang w:val="en-US"/>
        </w:rPr>
        <w:fldChar w:fldCharType="end"/>
      </w:r>
      <w:r w:rsidRPr="00234561">
        <w:rPr>
          <w:rFonts w:ascii="Times New Roman" w:eastAsia="Calibri" w:hAnsi="Times New Roman" w:cs="Times New Roman"/>
          <w:lang w:val="en-US"/>
        </w:rPr>
        <w:t xml:space="preserve">. </w:t>
      </w:r>
    </w:p>
    <w:p w14:paraId="2277EF53" w14:textId="77777777" w:rsidR="00234561" w:rsidRPr="00234561" w:rsidRDefault="00234561" w:rsidP="00234561">
      <w:pPr>
        <w:pStyle w:val="ListParagraph"/>
        <w:spacing w:line="360" w:lineRule="auto"/>
        <w:ind w:left="0" w:firstLine="360"/>
        <w:jc w:val="both"/>
        <w:rPr>
          <w:rFonts w:ascii="Times New Roman" w:eastAsia="Calibri" w:hAnsi="Times New Roman" w:cs="Times New Roman"/>
          <w:lang w:val="en-US"/>
        </w:rPr>
      </w:pPr>
      <w:r w:rsidRPr="00234561">
        <w:rPr>
          <w:rFonts w:ascii="Times New Roman" w:eastAsia="Calibri" w:hAnsi="Times New Roman" w:cs="Times New Roman"/>
          <w:lang w:val="en-US"/>
        </w:rPr>
        <w:t xml:space="preserve">Teknik relaksasi genggam jari dengan tindakan asuhan keperawatan penanganan nyeri menggunakan manajemen nyeri yang mempunyai beberapa tindakan dalam keadaan relaksasi secara alamiah akan menimbulkan pengeluaran hormon </w:t>
      </w:r>
      <w:r w:rsidRPr="00234561">
        <w:rPr>
          <w:rFonts w:ascii="Times New Roman" w:eastAsia="Calibri" w:hAnsi="Times New Roman" w:cs="Times New Roman"/>
          <w:i/>
          <w:lang w:val="en-US"/>
        </w:rPr>
        <w:t>endorphin</w:t>
      </w:r>
      <w:r w:rsidRPr="00234561">
        <w:rPr>
          <w:rFonts w:ascii="Times New Roman" w:eastAsia="Calibri" w:hAnsi="Times New Roman" w:cs="Times New Roman"/>
          <w:lang w:val="en-US"/>
        </w:rPr>
        <w:t>, hormon ini ialah analgesik alami tubuh sehingg</w:t>
      </w:r>
      <w:r w:rsidR="0053532C">
        <w:rPr>
          <w:rFonts w:ascii="Times New Roman" w:eastAsia="Calibri" w:hAnsi="Times New Roman" w:cs="Times New Roman"/>
          <w:lang w:val="en-US"/>
        </w:rPr>
        <w:t xml:space="preserve">a nyeri akan berkurang (Sulung </w:t>
      </w:r>
      <w:r w:rsidRPr="00234561">
        <w:rPr>
          <w:rFonts w:ascii="Times New Roman" w:eastAsia="Calibri" w:hAnsi="Times New Roman" w:cs="Times New Roman"/>
          <w:lang w:val="en-US"/>
        </w:rPr>
        <w:t>, 2017).</w:t>
      </w:r>
    </w:p>
    <w:p w14:paraId="6E24FC8C" w14:textId="77777777" w:rsidR="006C3077" w:rsidRPr="006C3077" w:rsidRDefault="006C3077" w:rsidP="00974A35">
      <w:pPr>
        <w:pStyle w:val="ListParagraph"/>
        <w:spacing w:line="360" w:lineRule="auto"/>
        <w:ind w:left="0" w:firstLine="360"/>
        <w:jc w:val="both"/>
        <w:rPr>
          <w:rFonts w:ascii="Times New Roman" w:eastAsia="Calibri" w:hAnsi="Times New Roman" w:cs="Times New Roman"/>
          <w:lang w:val="en-US"/>
        </w:rPr>
      </w:pPr>
      <w:r w:rsidRPr="006C3077">
        <w:rPr>
          <w:rFonts w:ascii="Times New Roman" w:eastAsia="Calibri" w:hAnsi="Times New Roman" w:cs="Times New Roman"/>
          <w:lang w:val="en-US"/>
        </w:rPr>
        <w:t>Hasil penelitian yan</w:t>
      </w:r>
      <w:r w:rsidR="00940BA4">
        <w:rPr>
          <w:rFonts w:ascii="Times New Roman" w:eastAsia="Calibri" w:hAnsi="Times New Roman" w:cs="Times New Roman"/>
          <w:lang w:val="en-US"/>
        </w:rPr>
        <w:t xml:space="preserve">g dilakukan oleh </w:t>
      </w:r>
      <w:r w:rsidR="00940BA4">
        <w:rPr>
          <w:rFonts w:ascii="Times New Roman" w:eastAsia="Calibri" w:hAnsi="Times New Roman" w:cs="Times New Roman"/>
          <w:lang w:val="en-US"/>
        </w:rPr>
        <w:fldChar w:fldCharType="begin" w:fldLock="1"/>
      </w:r>
      <w:r w:rsidR="001B6E6F">
        <w:rPr>
          <w:rFonts w:ascii="Times New Roman" w:eastAsia="Calibri" w:hAnsi="Times New Roman" w:cs="Times New Roman"/>
          <w:lang w:val="en-US"/>
        </w:rPr>
        <w:instrText>ADDIN CSL_CITATION {"citationItems":[{"id":"ITEM-1","itemData":{"DOI":"10.38102/jsm.v2i2.71","abstract":"       An appendectomy is a surgical procedure performed to cut the inflamed appendix tissue. Appendectomy can cause tissue continuity and pain in the peripheral nervous system. Non-pharmacological pain management can use classical music therapy and finger grips. A preliminary study conducted in RSUD Kab. Karanganyar found the incidence of appendectomy in July-September 2019 as many as 48 patients. To find out the comparison of classical music therapy and finger grips on the reduction of postoperative appendectomy pain, a Quasi experimental research method was used with two group comparisons pretest-posttest design, with the sampling technique is accidental sampling. From the results based on the Wilcoxon test in the classical music therapy group and finger grasping, the p value was 0.038, because the p value was &lt;0.05, there was a difference in pain intensity before and after being given classical music therapy and finger grips. The Mann-Whitney test in the pre-test group obtained each p value of 0.650, because the p value&gt; 0.05, it can be concluded that there is no significant difference in decreasing pain scale in postoperative appendectomy patients who are given finger grips and classical music. each of them has effectiveness in reducing post appendectomy pain. Classical music therapy and finger grips were equally effective in reducing postoperative pain in the appendectomy","author":[{"dropping-particle":"","family":"Wati","given":"Rinda Anugrah","non-dropping-particle":"","parse-names":false,"suffix":""},{"dropping-particle":"","family":"Widyastuti","given":"Yuli","non-dropping-particle":"","parse-names":false,"suffix":""},{"dropping-particle":"","family":"Istiqomah","given":"Nurul","non-dropping-particle":"","parse-names":false,"suffix":""}],"container-title":"Jurnal Surya Muda","id":"ITEM-1","issue":"2","issued":{"date-parts":[["2020"]]},"page":"97-109","title":"Perbandingan Terapi Musik Klasik Dan Genggam Jari Terhadap Penurunan Nyeri Post Operasi Appendiktomy","type":"article-journal","volume":"2"},"uris":["http://www.mendeley.com/documents/?uuid=2252a93a-13df-460d-88e6-7886a6e491cd"]}],"mendeley":{"formattedCitation":"(R. A. Wati et al., 2020)","plainTextFormattedCitation":"(R. A. Wati et al., 2020)","previouslyFormattedCitation":"(R. A. Wati et al., 2020)"},"properties":{"noteIndex":0},"schema":"https://github.com/citation-style-language/schema/raw/master/csl-citation.json"}</w:instrText>
      </w:r>
      <w:r w:rsidR="00940BA4">
        <w:rPr>
          <w:rFonts w:ascii="Times New Roman" w:eastAsia="Calibri" w:hAnsi="Times New Roman" w:cs="Times New Roman"/>
          <w:lang w:val="en-US"/>
        </w:rPr>
        <w:fldChar w:fldCharType="separate"/>
      </w:r>
      <w:r w:rsidR="00940BA4" w:rsidRPr="00940BA4">
        <w:rPr>
          <w:rFonts w:ascii="Times New Roman" w:eastAsia="Calibri" w:hAnsi="Times New Roman" w:cs="Times New Roman"/>
          <w:noProof/>
          <w:lang w:val="en-US"/>
        </w:rPr>
        <w:t>(R. A. Wati et al., 2020)</w:t>
      </w:r>
      <w:r w:rsidR="00940BA4">
        <w:rPr>
          <w:rFonts w:ascii="Times New Roman" w:eastAsia="Calibri" w:hAnsi="Times New Roman" w:cs="Times New Roman"/>
          <w:lang w:val="en-US"/>
        </w:rPr>
        <w:fldChar w:fldCharType="end"/>
      </w:r>
      <w:r w:rsidRPr="006C3077">
        <w:rPr>
          <w:rFonts w:ascii="Times New Roman" w:eastAsia="Calibri" w:hAnsi="Times New Roman" w:cs="Times New Roman"/>
          <w:lang w:val="en-US"/>
        </w:rPr>
        <w:t xml:space="preserve"> menj</w:t>
      </w:r>
      <w:r w:rsidR="0053532C">
        <w:rPr>
          <w:rFonts w:ascii="Times New Roman" w:eastAsia="Calibri" w:hAnsi="Times New Roman" w:cs="Times New Roman"/>
          <w:lang w:val="en-US"/>
        </w:rPr>
        <w:t>elaskan bahwa  terapi genggam jari ber</w:t>
      </w:r>
      <w:r w:rsidRPr="006C3077">
        <w:rPr>
          <w:rFonts w:ascii="Times New Roman" w:eastAsia="Calibri" w:hAnsi="Times New Roman" w:cs="Times New Roman"/>
          <w:lang w:val="en-US"/>
        </w:rPr>
        <w:t xml:space="preserve">pengaruh </w:t>
      </w:r>
      <w:r w:rsidR="0053532C">
        <w:rPr>
          <w:rFonts w:ascii="Times New Roman" w:eastAsia="Calibri" w:hAnsi="Times New Roman" w:cs="Times New Roman"/>
          <w:lang w:val="en-US"/>
        </w:rPr>
        <w:t xml:space="preserve">terhadap </w:t>
      </w:r>
      <w:r w:rsidRPr="006C3077">
        <w:rPr>
          <w:rFonts w:ascii="Times New Roman" w:eastAsia="Calibri" w:hAnsi="Times New Roman" w:cs="Times New Roman"/>
          <w:lang w:val="en-US"/>
        </w:rPr>
        <w:t xml:space="preserve">penurunan nyeri dengan peningkatan kebutuhan aman dan nyaman pada pasien </w:t>
      </w:r>
      <w:r w:rsidRPr="0053532C">
        <w:rPr>
          <w:rFonts w:ascii="Times New Roman" w:eastAsia="Calibri" w:hAnsi="Times New Roman" w:cs="Times New Roman"/>
          <w:i/>
          <w:lang w:val="en-US"/>
        </w:rPr>
        <w:t>post</w:t>
      </w:r>
      <w:r w:rsidRPr="006C3077">
        <w:rPr>
          <w:rFonts w:ascii="Times New Roman" w:eastAsia="Calibri" w:hAnsi="Times New Roman" w:cs="Times New Roman"/>
          <w:lang w:val="en-US"/>
        </w:rPr>
        <w:t xml:space="preserve"> appendiktomi dimana responden pada peneliti tersebut merasa lebih rileks setelah melakukan terapi pemberian terapi genggam jari. Berdasarkan uraian di atas penulis membuat Asuhan Keperawata</w:t>
      </w:r>
      <w:r w:rsidR="00974A35">
        <w:rPr>
          <w:rFonts w:ascii="Times New Roman" w:eastAsia="Calibri" w:hAnsi="Times New Roman" w:cs="Times New Roman"/>
          <w:lang w:val="en-US"/>
        </w:rPr>
        <w:t xml:space="preserve">n pada Pasien </w:t>
      </w:r>
      <w:r w:rsidR="00974A35" w:rsidRPr="0053532C">
        <w:rPr>
          <w:rFonts w:ascii="Times New Roman" w:eastAsia="Calibri" w:hAnsi="Times New Roman" w:cs="Times New Roman"/>
          <w:i/>
          <w:lang w:val="en-US"/>
        </w:rPr>
        <w:t>Post</w:t>
      </w:r>
      <w:r w:rsidR="00974A35">
        <w:rPr>
          <w:rFonts w:ascii="Times New Roman" w:eastAsia="Calibri" w:hAnsi="Times New Roman" w:cs="Times New Roman"/>
          <w:lang w:val="en-US"/>
        </w:rPr>
        <w:t xml:space="preserve"> Appendiktomi </w:t>
      </w:r>
      <w:r w:rsidRPr="006C3077">
        <w:rPr>
          <w:rFonts w:ascii="Times New Roman" w:eastAsia="Calibri" w:hAnsi="Times New Roman" w:cs="Times New Roman"/>
          <w:lang w:val="en-US"/>
        </w:rPr>
        <w:t>dalam Pemenuhan Kebutuhan Aman dan Nyaman.</w:t>
      </w:r>
      <w:r w:rsidRPr="006C3077">
        <w:rPr>
          <w:rFonts w:ascii="Times New Roman" w:hAnsi="Times New Roman" w:cs="Times New Roman"/>
          <w:sz w:val="24"/>
          <w:szCs w:val="24"/>
          <w:lang w:val="en-US"/>
        </w:rPr>
        <w:t xml:space="preserve"> </w:t>
      </w:r>
      <w:r w:rsidR="00E4561B">
        <w:rPr>
          <w:rFonts w:ascii="Times New Roman" w:eastAsia="Calibri" w:hAnsi="Times New Roman" w:cs="Times New Roman"/>
          <w:lang w:val="en-US"/>
        </w:rPr>
        <w:t xml:space="preserve">Tujuan uraian studi kasus untuk mengetahui pengkajian, diagnosis keperawatan, intervensi keperawatan, implementasi keperawatan dan evaluasi keperawatan pada pasien </w:t>
      </w:r>
      <w:r w:rsidR="00E4561B" w:rsidRPr="00E4561B">
        <w:rPr>
          <w:rFonts w:ascii="Times New Roman" w:eastAsia="Calibri" w:hAnsi="Times New Roman" w:cs="Times New Roman"/>
          <w:i/>
          <w:lang w:val="en-US"/>
        </w:rPr>
        <w:t xml:space="preserve">post </w:t>
      </w:r>
      <w:r w:rsidR="00E4561B">
        <w:rPr>
          <w:rFonts w:ascii="Times New Roman" w:eastAsia="Calibri" w:hAnsi="Times New Roman" w:cs="Times New Roman"/>
          <w:lang w:val="en-US"/>
        </w:rPr>
        <w:t>appendiktomi.</w:t>
      </w:r>
    </w:p>
    <w:p w14:paraId="1BF965F2" w14:textId="77777777" w:rsidR="00603F81" w:rsidRPr="006C3077" w:rsidRDefault="00603F81" w:rsidP="006C3077">
      <w:pPr>
        <w:pStyle w:val="ListParagraph"/>
        <w:spacing w:line="360" w:lineRule="auto"/>
        <w:ind w:left="0" w:firstLine="360"/>
        <w:jc w:val="both"/>
        <w:rPr>
          <w:rFonts w:ascii="Times New Roman" w:eastAsia="Calibri" w:hAnsi="Times New Roman" w:cs="Times New Roman"/>
          <w:lang w:val="en-US"/>
        </w:rPr>
      </w:pPr>
    </w:p>
    <w:p w14:paraId="49C8BBB9" w14:textId="77777777" w:rsidR="00603F81" w:rsidRDefault="00603F81" w:rsidP="00091C0D">
      <w:pPr>
        <w:pStyle w:val="ListParagraph"/>
        <w:spacing w:after="0" w:line="360" w:lineRule="auto"/>
        <w:ind w:left="0"/>
        <w:jc w:val="both"/>
        <w:rPr>
          <w:rFonts w:ascii="Times New Roman" w:hAnsi="Times New Roman" w:cs="Times New Roman"/>
          <w:b/>
        </w:rPr>
      </w:pPr>
      <w:r>
        <w:rPr>
          <w:rFonts w:ascii="Times New Roman" w:hAnsi="Times New Roman" w:cs="Times New Roman"/>
          <w:b/>
        </w:rPr>
        <w:t>METODOLOGI PENELITIAN</w:t>
      </w:r>
    </w:p>
    <w:p w14:paraId="34D674A3" w14:textId="77777777" w:rsidR="00974A35" w:rsidRPr="00974A35" w:rsidRDefault="00974A35" w:rsidP="00974A35">
      <w:pPr>
        <w:spacing w:after="0" w:line="360" w:lineRule="auto"/>
        <w:ind w:firstLine="294"/>
        <w:jc w:val="both"/>
        <w:rPr>
          <w:rFonts w:ascii="Times New Roman" w:hAnsi="Times New Roman" w:cs="Times New Roman"/>
          <w:szCs w:val="24"/>
          <w:lang w:val="en-US"/>
        </w:rPr>
      </w:pPr>
      <w:r w:rsidRPr="00974A35">
        <w:rPr>
          <w:rFonts w:ascii="Times New Roman" w:hAnsi="Times New Roman" w:cs="Times New Roman"/>
          <w:szCs w:val="24"/>
          <w:lang w:val="en-US"/>
        </w:rPr>
        <w:t>Studi kasus ini merupakan studi untuk mengeksplorasi masalah asuhan keperaw</w:t>
      </w:r>
      <w:r w:rsidR="00E4561B">
        <w:rPr>
          <w:rFonts w:ascii="Times New Roman" w:hAnsi="Times New Roman" w:cs="Times New Roman"/>
          <w:szCs w:val="24"/>
          <w:lang w:val="en-US"/>
        </w:rPr>
        <w:t>atan pada pasien dengan diagnosis</w:t>
      </w:r>
      <w:r w:rsidRPr="00974A35">
        <w:rPr>
          <w:rFonts w:ascii="Times New Roman" w:hAnsi="Times New Roman" w:cs="Times New Roman"/>
          <w:szCs w:val="24"/>
          <w:lang w:val="en-US"/>
        </w:rPr>
        <w:t xml:space="preserve"> medis post appendiktomi dalam pemenuhan kebutuhan aman dan nyaman dilakukan di Rumah Sakit Tentara Asmir Salatiga.</w:t>
      </w:r>
    </w:p>
    <w:p w14:paraId="22454F2F" w14:textId="77777777" w:rsidR="00E4561B" w:rsidRDefault="00E4561B" w:rsidP="00E4561B">
      <w:pPr>
        <w:spacing w:after="0" w:line="360" w:lineRule="auto"/>
        <w:jc w:val="both"/>
        <w:rPr>
          <w:rFonts w:ascii="Times New Roman" w:hAnsi="Times New Roman" w:cs="Times New Roman"/>
          <w:lang w:val="en-US"/>
        </w:rPr>
      </w:pPr>
    </w:p>
    <w:p w14:paraId="57FB79DE" w14:textId="77777777" w:rsidR="00E4561B" w:rsidRDefault="00E4561B" w:rsidP="00E4561B">
      <w:pPr>
        <w:spacing w:after="0" w:line="360" w:lineRule="auto"/>
        <w:jc w:val="both"/>
        <w:rPr>
          <w:rFonts w:ascii="Times New Roman" w:hAnsi="Times New Roman" w:cs="Times New Roman"/>
          <w:lang w:val="en-US"/>
        </w:rPr>
      </w:pPr>
      <w:r>
        <w:rPr>
          <w:rFonts w:ascii="Times New Roman" w:hAnsi="Times New Roman" w:cs="Times New Roman"/>
          <w:lang w:val="en-US"/>
        </w:rPr>
        <w:t xml:space="preserve">       </w:t>
      </w:r>
      <w:r w:rsidR="00974A35" w:rsidRPr="0031035D">
        <w:rPr>
          <w:rFonts w:ascii="Times New Roman" w:hAnsi="Times New Roman" w:cs="Times New Roman"/>
          <w:lang w:val="en-US"/>
        </w:rPr>
        <w:t xml:space="preserve">Fokus studi kasus identik dengan variabel penelitian yaitu perilaku dan karakteristik yang memberikan nilai beda terhadap sesuatu. Fokus studi dalam kasus ini adalah menggunakan pasien </w:t>
      </w:r>
      <w:r w:rsidR="00974A35" w:rsidRPr="00E4561B">
        <w:rPr>
          <w:rFonts w:ascii="Times New Roman" w:hAnsi="Times New Roman" w:cs="Times New Roman"/>
          <w:i/>
          <w:lang w:val="en-US"/>
        </w:rPr>
        <w:t>post</w:t>
      </w:r>
      <w:r w:rsidR="00974A35" w:rsidRPr="0031035D">
        <w:rPr>
          <w:rFonts w:ascii="Times New Roman" w:hAnsi="Times New Roman" w:cs="Times New Roman"/>
          <w:lang w:val="en-US"/>
        </w:rPr>
        <w:t xml:space="preserve"> appendiktomi dengan pemenuhan kebutuhan rasa aman dan nyaman dengan pemberian terapi genggam jari untuk menurunkan nyeri pasca operasi pada hari pertama dengan skala</w:t>
      </w:r>
      <w:r w:rsidR="00974A35" w:rsidRPr="00974A35">
        <w:rPr>
          <w:rFonts w:ascii="Times New Roman" w:hAnsi="Times New Roman" w:cs="Times New Roman"/>
          <w:b/>
          <w:lang w:val="en-US"/>
        </w:rPr>
        <w:t xml:space="preserve"> </w:t>
      </w:r>
      <w:r w:rsidR="00974A35" w:rsidRPr="0031035D">
        <w:rPr>
          <w:rFonts w:ascii="Times New Roman" w:hAnsi="Times New Roman" w:cs="Times New Roman"/>
          <w:lang w:val="en-US"/>
        </w:rPr>
        <w:t>8.</w:t>
      </w:r>
      <w:r w:rsidR="0031035D">
        <w:rPr>
          <w:rFonts w:ascii="Times New Roman" w:hAnsi="Times New Roman" w:cs="Times New Roman"/>
          <w:lang w:val="en-US"/>
        </w:rPr>
        <w:t xml:space="preserve"> </w:t>
      </w:r>
      <w:r w:rsidR="0031035D" w:rsidRPr="0031035D">
        <w:rPr>
          <w:rFonts w:ascii="Times New Roman" w:hAnsi="Times New Roman" w:cs="Times New Roman"/>
          <w:lang w:val="en-US"/>
        </w:rPr>
        <w:t xml:space="preserve">Subjek digunakan adalah satu orang pasien </w:t>
      </w:r>
      <w:r w:rsidR="0031035D" w:rsidRPr="00E4561B">
        <w:rPr>
          <w:rFonts w:ascii="Times New Roman" w:hAnsi="Times New Roman" w:cs="Times New Roman"/>
          <w:i/>
          <w:lang w:val="en-US"/>
        </w:rPr>
        <w:t xml:space="preserve">post </w:t>
      </w:r>
      <w:r w:rsidR="0031035D" w:rsidRPr="0031035D">
        <w:rPr>
          <w:rFonts w:ascii="Times New Roman" w:hAnsi="Times New Roman" w:cs="Times New Roman"/>
          <w:lang w:val="en-US"/>
        </w:rPr>
        <w:t xml:space="preserve">appendiktomi dengan nyeri akut dengan gangguan pemenuhan aman dan nyaman dengan usia lebih dari usia 20-30 tahun (Kemenkes RI, 2020). </w:t>
      </w:r>
      <w:r>
        <w:rPr>
          <w:rFonts w:ascii="Times New Roman" w:hAnsi="Times New Roman" w:cs="Times New Roman"/>
          <w:lang w:val="en-US"/>
        </w:rPr>
        <w:t xml:space="preserve">    </w:t>
      </w:r>
    </w:p>
    <w:p w14:paraId="657F118A" w14:textId="77777777" w:rsidR="0031035D" w:rsidRPr="0031035D" w:rsidRDefault="00E4561B" w:rsidP="00E4561B">
      <w:pPr>
        <w:spacing w:after="0" w:line="360" w:lineRule="auto"/>
        <w:jc w:val="both"/>
        <w:rPr>
          <w:rFonts w:ascii="Times New Roman" w:hAnsi="Times New Roman" w:cs="Times New Roman"/>
          <w:lang w:val="en-US"/>
        </w:rPr>
      </w:pPr>
      <w:r>
        <w:rPr>
          <w:rFonts w:ascii="Times New Roman" w:hAnsi="Times New Roman" w:cs="Times New Roman"/>
          <w:lang w:val="en-US"/>
        </w:rPr>
        <w:t xml:space="preserve">      </w:t>
      </w:r>
      <w:r w:rsidR="0031035D" w:rsidRPr="0031035D">
        <w:rPr>
          <w:rFonts w:ascii="Times New Roman" w:hAnsi="Times New Roman" w:cs="Times New Roman"/>
          <w:lang w:val="en-US"/>
        </w:rPr>
        <w:t xml:space="preserve">Subjek adalah target yang memiliki karakteristik tertentu yang dapat diterapkan peneliti untuk dipelajari dan kemudian ditarik </w:t>
      </w:r>
      <w:r w:rsidR="00E15B8C">
        <w:rPr>
          <w:rFonts w:ascii="Times New Roman" w:hAnsi="Times New Roman" w:cs="Times New Roman"/>
          <w:lang w:val="en-US"/>
        </w:rPr>
        <w:t xml:space="preserve">kesimpulannya. </w:t>
      </w:r>
      <w:r w:rsidR="0031035D" w:rsidRPr="0031035D">
        <w:rPr>
          <w:rFonts w:ascii="Times New Roman" w:hAnsi="Times New Roman" w:cs="Times New Roman"/>
          <w:lang w:val="en-US"/>
        </w:rPr>
        <w:t xml:space="preserve">Maka penulis menjabarkan tentang konsep penyakit </w:t>
      </w:r>
      <w:r w:rsidR="0031035D" w:rsidRPr="00E4561B">
        <w:rPr>
          <w:rFonts w:ascii="Times New Roman" w:hAnsi="Times New Roman" w:cs="Times New Roman"/>
          <w:i/>
          <w:lang w:val="en-US"/>
        </w:rPr>
        <w:t xml:space="preserve">appendisitis </w:t>
      </w:r>
      <w:r w:rsidR="0031035D" w:rsidRPr="0031035D">
        <w:rPr>
          <w:rFonts w:ascii="Times New Roman" w:hAnsi="Times New Roman" w:cs="Times New Roman"/>
          <w:lang w:val="en-US"/>
        </w:rPr>
        <w:t>beserta asuhan keperawatan mulai dari pengkajian sampai dengan evaluasi</w:t>
      </w:r>
      <w:r w:rsidR="0031035D" w:rsidRPr="0031035D">
        <w:rPr>
          <w:rFonts w:ascii="Times New Roman" w:hAnsi="Times New Roman" w:cs="Times New Roman"/>
          <w:sz w:val="24"/>
          <w:szCs w:val="24"/>
          <w:lang w:val="en-US"/>
        </w:rPr>
        <w:t xml:space="preserve"> </w:t>
      </w:r>
      <w:r w:rsidR="0031035D" w:rsidRPr="0031035D">
        <w:rPr>
          <w:rFonts w:ascii="Times New Roman" w:hAnsi="Times New Roman" w:cs="Times New Roman"/>
          <w:lang w:val="en-US"/>
        </w:rPr>
        <w:t xml:space="preserve">Relaksasi genggam jari adalah teknik relaksasi yang diberikan kepada pasien </w:t>
      </w:r>
      <w:r w:rsidR="0031035D" w:rsidRPr="00E4561B">
        <w:rPr>
          <w:rFonts w:ascii="Times New Roman" w:hAnsi="Times New Roman" w:cs="Times New Roman"/>
          <w:i/>
          <w:lang w:val="en-US"/>
        </w:rPr>
        <w:t xml:space="preserve">post </w:t>
      </w:r>
      <w:r w:rsidR="0031035D" w:rsidRPr="0031035D">
        <w:rPr>
          <w:rFonts w:ascii="Times New Roman" w:hAnsi="Times New Roman" w:cs="Times New Roman"/>
          <w:lang w:val="en-US"/>
        </w:rPr>
        <w:t>operasi appendiktomi untuk menurunkan nyeri dengan merelaksasikan ketegangann otot yang mendukung rasa nyeri sehingga membuat pasien merasa rileks. Teknik relaksasi genggam jari dilakukan kepada pasien dua kali sehari selama tiga hari dengan durasi waktu 20 menit pagi hari pukul 07.00 wib dan 15.00 wib.</w:t>
      </w:r>
    </w:p>
    <w:p w14:paraId="56D0B772" w14:textId="77777777" w:rsidR="0031035D" w:rsidRDefault="0031035D" w:rsidP="00CD58B9">
      <w:pPr>
        <w:spacing w:after="0" w:line="360" w:lineRule="auto"/>
        <w:jc w:val="both"/>
        <w:rPr>
          <w:rFonts w:ascii="Times New Roman" w:hAnsi="Times New Roman" w:cs="Times New Roman"/>
          <w:b/>
          <w:lang w:val="en-US"/>
        </w:rPr>
      </w:pPr>
    </w:p>
    <w:p w14:paraId="201A61DD" w14:textId="77777777" w:rsidR="00603F81" w:rsidRDefault="00603F81" w:rsidP="00CD58B9">
      <w:pPr>
        <w:spacing w:after="0" w:line="360" w:lineRule="auto"/>
        <w:jc w:val="both"/>
        <w:rPr>
          <w:rFonts w:ascii="Times New Roman" w:hAnsi="Times New Roman" w:cs="Times New Roman"/>
          <w:b/>
        </w:rPr>
      </w:pPr>
      <w:r>
        <w:rPr>
          <w:rFonts w:ascii="Times New Roman" w:hAnsi="Times New Roman" w:cs="Times New Roman"/>
          <w:b/>
        </w:rPr>
        <w:t>HASIL DAN PEMBAHASAN</w:t>
      </w:r>
    </w:p>
    <w:p w14:paraId="2F291FC5" w14:textId="77777777" w:rsidR="00F81426" w:rsidRPr="00F81426" w:rsidRDefault="00E4561B" w:rsidP="00F81426">
      <w:pPr>
        <w:spacing w:after="0" w:line="360" w:lineRule="auto"/>
        <w:ind w:firstLine="164"/>
        <w:jc w:val="both"/>
        <w:rPr>
          <w:rFonts w:ascii="Times New Roman" w:hAnsi="Times New Roman" w:cs="Times New Roman"/>
          <w:b/>
          <w:lang w:val="en-US"/>
        </w:rPr>
      </w:pPr>
      <w:r>
        <w:rPr>
          <w:rFonts w:ascii="Times New Roman" w:hAnsi="Times New Roman" w:cs="Times New Roman"/>
          <w:lang w:val="en-US"/>
        </w:rPr>
        <w:t xml:space="preserve">   </w:t>
      </w:r>
      <w:r w:rsidR="00F81426" w:rsidRPr="00F81426">
        <w:rPr>
          <w:rFonts w:ascii="Times New Roman" w:hAnsi="Times New Roman" w:cs="Times New Roman"/>
          <w:lang w:val="en-US"/>
        </w:rPr>
        <w:t>Pengkajian adalah awal dalam melakukan asuhan keperawatan dan proses untuk mengidentifikasi masalah dengan perilaku atau stimulus yang dirasakan pasien, yang sudah menjadi data subjektif dan data objektif. Pengkajian ini, didapatkan data Tn. M dengan appendiktomi di RST. Asmir Salatiga dengan menggunakan metode anamnesa dilakukan kepada pasien secara langsung. Pengkajian Tn. M didapatkan data subjektif pasien mengeluh nyeri pada bagian perut luka bekas operasi data objektif pasien tampak meringis, gelisah, tekanan darah 130/80 mmHg, RR 24x/menit, nadi 92x/menit, suhu 36,5</w:t>
      </w:r>
      <w:r w:rsidR="00F81426" w:rsidRPr="00F81426">
        <w:rPr>
          <w:rFonts w:ascii="Times New Roman" w:hAnsi="Times New Roman" w:cs="Times New Roman"/>
          <w:vertAlign w:val="superscript"/>
          <w:lang w:val="en-US"/>
        </w:rPr>
        <w:t>o</w:t>
      </w:r>
      <w:r w:rsidR="00F81426" w:rsidRPr="00F81426">
        <w:rPr>
          <w:rFonts w:ascii="Times New Roman" w:hAnsi="Times New Roman" w:cs="Times New Roman"/>
          <w:lang w:val="en-US"/>
        </w:rPr>
        <w:t xml:space="preserve"> C, tingkat kesadaran GCS E4 V5 M6. P : nyeri luka operasi, Q : Nyeri seperti ditusuk-tusuk, R : nyeri luka bekas operasi, S : skala 8, T : nyeri hilang timbul.</w:t>
      </w:r>
    </w:p>
    <w:p w14:paraId="57B4A327" w14:textId="77777777" w:rsidR="00603F81" w:rsidRPr="00F81426" w:rsidRDefault="00E4561B" w:rsidP="00F81426">
      <w:pPr>
        <w:spacing w:after="0" w:line="360" w:lineRule="auto"/>
        <w:ind w:firstLine="164"/>
        <w:jc w:val="both"/>
        <w:rPr>
          <w:rFonts w:ascii="Times New Roman" w:hAnsi="Times New Roman" w:cs="Times New Roman"/>
          <w:szCs w:val="24"/>
          <w:lang w:val="en-US"/>
        </w:rPr>
      </w:pPr>
      <w:r>
        <w:rPr>
          <w:rFonts w:ascii="Times New Roman" w:hAnsi="Times New Roman" w:cs="Times New Roman"/>
          <w:lang w:val="en-US"/>
        </w:rPr>
        <w:t xml:space="preserve">    </w:t>
      </w:r>
      <w:r w:rsidR="00F81426" w:rsidRPr="00F81426">
        <w:rPr>
          <w:rFonts w:ascii="Times New Roman" w:hAnsi="Times New Roman" w:cs="Times New Roman"/>
          <w:lang w:val="en-US"/>
        </w:rPr>
        <w:t xml:space="preserve">Pengkajian skala nyeri pasien dilakukan dengan menggunakan </w:t>
      </w:r>
      <w:r w:rsidR="00F81426" w:rsidRPr="00F81426">
        <w:rPr>
          <w:rFonts w:ascii="Times New Roman" w:hAnsi="Times New Roman" w:cs="Times New Roman"/>
          <w:i/>
          <w:lang w:val="en-US"/>
        </w:rPr>
        <w:t xml:space="preserve">Skala Numerik Scale </w:t>
      </w:r>
      <w:r w:rsidR="00F81426" w:rsidRPr="00F81426">
        <w:rPr>
          <w:rFonts w:ascii="Times New Roman" w:hAnsi="Times New Roman" w:cs="Times New Roman"/>
          <w:lang w:val="en-US"/>
        </w:rPr>
        <w:t>yang berbentuk lurus horizontal yang menunjukkan angka dari 0-10, dari angka 0 yang menunjukkan tidak ada nyeri hingga angka 10 yang menunjukkan nyeri hebat. Skala ini dapat digunakan pasien dengan cara pasien memilih pada nomor berapa</w:t>
      </w:r>
      <w:r w:rsidR="00F860B8">
        <w:rPr>
          <w:rFonts w:ascii="Times New Roman" w:hAnsi="Times New Roman" w:cs="Times New Roman"/>
          <w:lang w:val="en-US"/>
        </w:rPr>
        <w:t xml:space="preserve"> tingkat nyeri yang dirasakan </w:t>
      </w:r>
      <w:r w:rsidR="00F860B8">
        <w:rPr>
          <w:rFonts w:ascii="Times New Roman" w:hAnsi="Times New Roman" w:cs="Times New Roman"/>
          <w:lang w:val="en-US"/>
        </w:rPr>
        <w:fldChar w:fldCharType="begin" w:fldLock="1"/>
      </w:r>
      <w:r w:rsidR="00F860B8">
        <w:rPr>
          <w:rFonts w:ascii="Times New Roman" w:hAnsi="Times New Roman" w:cs="Times New Roman"/>
          <w:lang w:val="en-US"/>
        </w:rPr>
        <w:instrText>ADDIN CSL_CITATION {"citationItems":[{"id":"ITEM-1","itemData":{"abstract":"Perawatan saat menstruasi perlu dilakukan karea jika kurang dijaga kebersihannya akan berpotensi terhadap timbulnya infeksi pada organ reproduksi. Dalam meningkatkan kebersihan organ reproduksi dan pencegahan penyakit, diharapkan untuk wanita memiliki pengetahuan yang baik sehingga dapat berpengaruh pada kebiasaan positif. Tujuan dari penelitian ini adalah mengidentifikasi hubungan antara tingkat pengetahuan dengan tindakan personal hygiene menstruasi remaja putri. Desain penelitian menggunakan cross sectional. Responden sebanyak 42 remaja putri di SMKN 4 Negara yang diambil dengan teknik simple random sampling. Pengetahuan dan praktik diukur dengan menggunakan kuesioner. Uji statistik yang digunakan dalam penelitian ini dengan uji Spearman. Dari dari 35 reponden yang berpengetahuan baik sebanyak 55 (94,3%) tindakan personal hygiene saat menstruasinya dalam kategori baik. Hanya 1 responden yang memiliki pengetahuan ketegori kurang dengan tindakan personal hygiene yang tidak baik . Hasil Uji Rank Spearman menunjukkan nilai p&lt; 0,05 artinya ada hubungan pengetahuan dengan tindakan personal hygiene saat mentruasinya. Nilai korelasi rho yaitu 0,47 hal ini arah hubungan positif dan kekuatan hubungan sedang. Arah hubungan positif artinya semakin tinggi skor pengetahuan maka semakin baik tindakan personal hygiene","author":[{"dropping-particle":"","family":"Rahayu","given":"D","non-dropping-particle":"","parse-names":false,"suffix":""},{"dropping-particle":"","family":"Yunarsih","given":"","non-dropping-particle":"","parse-names":false,"suffix":""}],"container-title":"The Indonesian Journal Of Health Science","id":"ITEM-1","issue":"Imd","issued":{"date-parts":[["2016"]]},"page":"17-25","title":"Perubahan Kadar Hormon Endorphin Pada Pasien Primigravida Inpartu Kala I Fase Aktif dengan Penerapan Comfotr Foot: Slow Stroke Back Massage Berbasis Teori Kenyamanan Kolcaba Di RSUD Kabupaten Kediri","type":"article-journal","volume":"7"},"uris":["http://www.mendeley.com/documents/?uuid=b5c4ceb8-3e10-4041-a06f-667e8eed18e8"]}],"mendeley":{"formattedCitation":"(Rahayu &amp; Yunarsih, 2016)","plainTextFormattedCitation":"(Rahayu &amp; Yunarsih, 2016)"},"properties":{"noteIndex":0},"schema":"https://github.com/citation-style-language/schema/raw/master/csl-citation.json"}</w:instrText>
      </w:r>
      <w:r w:rsidR="00F860B8">
        <w:rPr>
          <w:rFonts w:ascii="Times New Roman" w:hAnsi="Times New Roman" w:cs="Times New Roman"/>
          <w:lang w:val="en-US"/>
        </w:rPr>
        <w:fldChar w:fldCharType="separate"/>
      </w:r>
      <w:r w:rsidR="00F860B8" w:rsidRPr="00F860B8">
        <w:rPr>
          <w:rFonts w:ascii="Times New Roman" w:hAnsi="Times New Roman" w:cs="Times New Roman"/>
          <w:noProof/>
          <w:lang w:val="en-US"/>
        </w:rPr>
        <w:t>(Rahayu &amp; Yunarsih, 2016)</w:t>
      </w:r>
      <w:r w:rsidR="00F860B8">
        <w:rPr>
          <w:rFonts w:ascii="Times New Roman" w:hAnsi="Times New Roman" w:cs="Times New Roman"/>
          <w:lang w:val="en-US"/>
        </w:rPr>
        <w:fldChar w:fldCharType="end"/>
      </w:r>
      <w:r w:rsidR="00603F81" w:rsidRPr="00BB6DDF">
        <w:rPr>
          <w:rFonts w:ascii="Times New Roman" w:hAnsi="Times New Roman" w:cs="Times New Roman"/>
          <w:sz w:val="20"/>
        </w:rPr>
        <w:t xml:space="preserve">. </w:t>
      </w:r>
      <w:r w:rsidR="00C76639">
        <w:rPr>
          <w:rFonts w:ascii="Times New Roman" w:hAnsi="Times New Roman" w:cs="Times New Roman"/>
          <w:sz w:val="20"/>
          <w:lang w:val="en-US"/>
        </w:rPr>
        <w:t xml:space="preserve"> </w:t>
      </w:r>
      <w:r w:rsidR="00F81426" w:rsidRPr="00F81426">
        <w:rPr>
          <w:rFonts w:ascii="Times New Roman" w:hAnsi="Times New Roman" w:cs="Times New Roman"/>
          <w:szCs w:val="24"/>
          <w:lang w:val="en-US"/>
        </w:rPr>
        <w:t>Tindakan operasi appendiktomi dapat menimbulkan nyeri karena efek anastesi yang sudah hilang, keluhan yang dirasakan gejala dari appendiktomi mengeluh nyeri karena adanya insisi atau lesi karena proses pembedahan nyeri timbul disebabkan oleh benda tajam atau tumpul yang membuat ujung-ujung saraf rusak atau terputus. Jaringan tubuh akan kembali normal, proses regenerasi jaringan akan cepat membaik jika luka post appendiktomi dirawat dengan baik dan nutrisi terpenuhi sesuai kebutuhan tubuh</w:t>
      </w:r>
      <w:r w:rsidR="00B22258">
        <w:rPr>
          <w:rFonts w:ascii="Times New Roman" w:hAnsi="Times New Roman" w:cs="Times New Roman"/>
          <w:szCs w:val="24"/>
          <w:lang w:val="en-US"/>
        </w:rPr>
        <w:t xml:space="preserve"> </w:t>
      </w:r>
      <w:r w:rsidR="00B22258">
        <w:rPr>
          <w:rFonts w:ascii="Times New Roman" w:hAnsi="Times New Roman" w:cs="Times New Roman"/>
          <w:szCs w:val="24"/>
          <w:lang w:val="en-US"/>
        </w:rPr>
        <w:fldChar w:fldCharType="begin" w:fldLock="1"/>
      </w:r>
      <w:r w:rsidR="00B22258">
        <w:rPr>
          <w:rFonts w:ascii="Times New Roman" w:hAnsi="Times New Roman" w:cs="Times New Roman"/>
          <w:szCs w:val="24"/>
          <w:lang w:val="en-US"/>
        </w:rPr>
        <w:instrText>ADDIN CSL_CITATION {"citationItems":[{"id":"ITEM-1","itemData":{"abstract":"Cakupan pemberian paling efektif untuk memastikan kesehatan ASI eksklusif di Indonesia berdasarkan dan kelangsungan hidup anak. Namun, data Rakerkesnas tahun 2020 sebesar hampir dua dari tiga bayi tidak disusui 66,02% sementara target pemberian ASI secara eksklusif selama enam bulan yang eksklusif secara nasional sebesar 80%.","author":[{"dropping-particle":"","family":"Simamora","given":"Febrina Angraini","non-dropping-particle":"","parse-names":false,"suffix":""},{"dropping-particle":"","family":"Dkk","given":"","non-dropping-particle":"","parse-names":false,"suffix":""}],"container-title":"Jurnal Kesehatan Ilmiah Indonesia","id":"ITEM-1","issue":"2","issued":{"date-parts":[["2018"]]},"page":"22-28","title":"Jurnal kesehatan ilmiah indonesia (indonesian health scientific journal)","type":"article-journal","volume":"3Simamora,"},"uris":["http://www.mendeley.com/documents/?uuid=eb59c840-403e-46fd-a2ce-81b48d3a6f36"]}],"mendeley":{"formattedCitation":"(Simamora &amp; Dkk, 2018)","plainTextFormattedCitation":"(Simamora &amp; Dkk, 2018)","previouslyFormattedCitation":"(Simamora &amp; Dkk, 2018)"},"properties":{"noteIndex":0},"schema":"https://github.com/citation-style-language/schema/raw/master/csl-citation.json"}</w:instrText>
      </w:r>
      <w:r w:rsidR="00B22258">
        <w:rPr>
          <w:rFonts w:ascii="Times New Roman" w:hAnsi="Times New Roman" w:cs="Times New Roman"/>
          <w:szCs w:val="24"/>
          <w:lang w:val="en-US"/>
        </w:rPr>
        <w:fldChar w:fldCharType="separate"/>
      </w:r>
      <w:r w:rsidR="00B22258" w:rsidRPr="00B22258">
        <w:rPr>
          <w:rFonts w:ascii="Times New Roman" w:hAnsi="Times New Roman" w:cs="Times New Roman"/>
          <w:noProof/>
          <w:szCs w:val="24"/>
          <w:lang w:val="en-US"/>
        </w:rPr>
        <w:t>(Simamora &amp; Dkk, 2018)</w:t>
      </w:r>
      <w:r w:rsidR="00B22258">
        <w:rPr>
          <w:rFonts w:ascii="Times New Roman" w:hAnsi="Times New Roman" w:cs="Times New Roman"/>
          <w:szCs w:val="24"/>
          <w:lang w:val="en-US"/>
        </w:rPr>
        <w:fldChar w:fldCharType="end"/>
      </w:r>
    </w:p>
    <w:p w14:paraId="47E40029" w14:textId="77777777" w:rsidR="00603F81" w:rsidRDefault="00E4561B" w:rsidP="005714FA">
      <w:pPr>
        <w:spacing w:after="0" w:line="360" w:lineRule="auto"/>
        <w:ind w:firstLine="164"/>
        <w:jc w:val="both"/>
        <w:rPr>
          <w:rFonts w:ascii="Times New Roman" w:hAnsi="Times New Roman" w:cs="Times New Roman"/>
          <w:szCs w:val="24"/>
        </w:rPr>
      </w:pPr>
      <w:r>
        <w:rPr>
          <w:rFonts w:ascii="Times New Roman" w:hAnsi="Times New Roman" w:cs="Times New Roman"/>
          <w:szCs w:val="24"/>
          <w:lang w:val="en-US"/>
        </w:rPr>
        <w:t xml:space="preserve">    </w:t>
      </w:r>
      <w:r w:rsidR="0000075C" w:rsidRPr="0000075C">
        <w:rPr>
          <w:rFonts w:ascii="Times New Roman" w:hAnsi="Times New Roman" w:cs="Times New Roman"/>
          <w:szCs w:val="24"/>
          <w:lang w:val="en-US"/>
        </w:rPr>
        <w:t>Diagnosis keperawatan utama yang diangkat penulis adalah nyeri akut berhubungan dengan agen pencidera fisik (</w:t>
      </w:r>
      <w:r w:rsidR="0000075C" w:rsidRPr="0000075C">
        <w:rPr>
          <w:rFonts w:ascii="Times New Roman" w:hAnsi="Times New Roman" w:cs="Times New Roman"/>
          <w:i/>
          <w:szCs w:val="24"/>
          <w:lang w:val="en-US"/>
        </w:rPr>
        <w:t>post</w:t>
      </w:r>
      <w:r w:rsidR="0000075C" w:rsidRPr="0000075C">
        <w:rPr>
          <w:rFonts w:ascii="Times New Roman" w:hAnsi="Times New Roman" w:cs="Times New Roman"/>
          <w:szCs w:val="24"/>
          <w:lang w:val="en-US"/>
        </w:rPr>
        <w:t xml:space="preserve"> operasi) dibuktikan dengan data subjektif  pasien mengeluh nyeri bagian luka bekas operasinya  P : nyeri luka operasi, Q : nyeri seperti ditusuk-tusuk, R : nyeri perut kanan bawah, Skala : 8, T : nyeri hilang timbul dengan data objektif pasien tampak meringis menahan sakit, gelisah pada tidur, protektif frekuensi nadi TTV : TD : 130/80 mmHg, Nadi : 92x/menit, RR : 24x/menit, Suhu : 36,5</w:t>
      </w:r>
      <w:r w:rsidR="0000075C" w:rsidRPr="0000075C">
        <w:rPr>
          <w:rFonts w:ascii="Times New Roman" w:hAnsi="Times New Roman" w:cs="Times New Roman"/>
          <w:szCs w:val="24"/>
          <w:vertAlign w:val="superscript"/>
          <w:lang w:val="en-US"/>
        </w:rPr>
        <w:t>o</w:t>
      </w:r>
      <w:r w:rsidR="0000075C" w:rsidRPr="0000075C">
        <w:rPr>
          <w:rFonts w:ascii="Times New Roman" w:hAnsi="Times New Roman" w:cs="Times New Roman"/>
          <w:szCs w:val="24"/>
          <w:lang w:val="en-US"/>
        </w:rPr>
        <w:t xml:space="preserve">C, SPO2 : 98. Penulis mengangkat masalah keperawatan nyeri akut karena pasien </w:t>
      </w:r>
      <w:r w:rsidR="0000075C" w:rsidRPr="00E4561B">
        <w:rPr>
          <w:rFonts w:ascii="Times New Roman" w:hAnsi="Times New Roman" w:cs="Times New Roman"/>
          <w:i/>
          <w:szCs w:val="24"/>
          <w:lang w:val="en-US"/>
        </w:rPr>
        <w:t>post</w:t>
      </w:r>
      <w:r w:rsidR="0000075C" w:rsidRPr="0000075C">
        <w:rPr>
          <w:rFonts w:ascii="Times New Roman" w:hAnsi="Times New Roman" w:cs="Times New Roman"/>
          <w:szCs w:val="24"/>
          <w:lang w:val="en-US"/>
        </w:rPr>
        <w:t xml:space="preserve"> operasi hari pertama dengan keluhan nyeri Pada pengambilan kasus dengan post appendiktomi didapatkan beberapa diagnosis yang muncul antara lain nyeri akut berhubungan dengan agen pencidera fisik dibuktikan dengan tampak meringis, bersikap protektif dan gelisah (D.0077).</w:t>
      </w:r>
      <w:r w:rsidR="00603F81">
        <w:rPr>
          <w:rFonts w:ascii="Times New Roman" w:hAnsi="Times New Roman" w:cs="Times New Roman"/>
          <w:szCs w:val="24"/>
        </w:rPr>
        <w:t>.</w:t>
      </w:r>
    </w:p>
    <w:p w14:paraId="10E6FB71" w14:textId="77777777" w:rsidR="0000075C" w:rsidRPr="0000075C" w:rsidRDefault="0000075C" w:rsidP="0000075C">
      <w:pPr>
        <w:spacing w:after="0" w:line="360" w:lineRule="auto"/>
        <w:ind w:firstLine="284"/>
        <w:jc w:val="both"/>
        <w:rPr>
          <w:rFonts w:ascii="Times New Roman" w:hAnsi="Times New Roman" w:cs="Times New Roman"/>
          <w:szCs w:val="24"/>
          <w:lang w:val="en-US"/>
        </w:rPr>
      </w:pPr>
      <w:r w:rsidRPr="0000075C">
        <w:rPr>
          <w:rFonts w:ascii="Times New Roman" w:hAnsi="Times New Roman" w:cs="Times New Roman"/>
          <w:szCs w:val="24"/>
          <w:lang w:val="en-US"/>
        </w:rPr>
        <w:t>Intervensi keperawatan yang diberikan pada Tn. M dengan diagnosis nyeri akut berhubungan dengan agen pencidera fisik ditandai dengan kondisi pembedahan dengan diberikan tindakan keperawatan selama 3x24 jam diharapkan tingkat nyeri menurun (L.08066) dengan kriteria hasil : keluhan nyeri menurun, meringis menurun, sikap protektif menurun, gelisah menurun dengan pemberian intervensi manajemen nyeri (I.08238) lakukan pengkajian nyeri secara komprehensif, evaluasi pengalaman nyeri dimasa lalu, ajarkan teknik relaksasi genggam jari, kolaborasi pemberian analgetik.</w:t>
      </w:r>
    </w:p>
    <w:p w14:paraId="0848C9AA" w14:textId="77777777" w:rsidR="0000075C" w:rsidRPr="0000075C" w:rsidRDefault="0000075C" w:rsidP="0000075C">
      <w:pPr>
        <w:pStyle w:val="ListParagraph"/>
        <w:spacing w:line="360" w:lineRule="auto"/>
        <w:ind w:left="0" w:firstLine="357"/>
        <w:jc w:val="both"/>
        <w:rPr>
          <w:rFonts w:ascii="Times New Roman" w:hAnsi="Times New Roman" w:cs="Times New Roman"/>
          <w:szCs w:val="24"/>
          <w:lang w:val="en-US"/>
        </w:rPr>
      </w:pPr>
      <w:r w:rsidRPr="0000075C">
        <w:rPr>
          <w:rFonts w:ascii="Times New Roman" w:hAnsi="Times New Roman" w:cs="Times New Roman"/>
          <w:szCs w:val="24"/>
          <w:lang w:val="en-US"/>
        </w:rPr>
        <w:t xml:space="preserve">Pemberian teknik non farmakologi ini sangat berpengaruh untuk menurunkan skala nyeri kepada pasien karena pada dasarnya teknik relaksasi ini dapat membantu lebih rileks dan sirkulasi darah lebih lancar. Relaksasi genggam jari yang diberikan pasien merupakan manajemen nyeri efektif dapat memberikan stimulus rasa nyaman sehingga mengurangi sumber depresi dan kecemasan berlebih.sehingga pasien mampu mengontrol nyeri dan mampun meningkatkan fungsi tubuh, sirkulasi darah menjadi lancar mampu mengurangi kelelahan dan </w:t>
      </w:r>
      <w:r w:rsidRPr="0000075C">
        <w:rPr>
          <w:rFonts w:ascii="Times New Roman" w:hAnsi="Times New Roman" w:cs="Times New Roman"/>
          <w:i/>
          <w:szCs w:val="24"/>
          <w:lang w:val="en-US"/>
        </w:rPr>
        <w:t>stress</w:t>
      </w:r>
      <w:r w:rsidRPr="0000075C">
        <w:rPr>
          <w:rFonts w:ascii="Times New Roman" w:hAnsi="Times New Roman" w:cs="Times New Roman"/>
          <w:szCs w:val="24"/>
          <w:lang w:val="en-US"/>
        </w:rPr>
        <w:t xml:space="preserve"> (Hasaini, 2019). </w:t>
      </w:r>
    </w:p>
    <w:p w14:paraId="6B6D274B" w14:textId="77777777" w:rsidR="00603F81" w:rsidRPr="0000075C" w:rsidRDefault="00603F81" w:rsidP="0000075C">
      <w:pPr>
        <w:pStyle w:val="ListParagraph"/>
        <w:spacing w:line="360" w:lineRule="auto"/>
        <w:ind w:left="0" w:firstLine="357"/>
        <w:jc w:val="both"/>
        <w:rPr>
          <w:rFonts w:ascii="Times New Roman" w:hAnsi="Times New Roman" w:cs="Times New Roman"/>
          <w:szCs w:val="24"/>
          <w:lang w:val="en-US"/>
        </w:rPr>
      </w:pPr>
      <w:r>
        <w:rPr>
          <w:rFonts w:ascii="Times New Roman" w:hAnsi="Times New Roman" w:cs="Times New Roman"/>
          <w:szCs w:val="24"/>
        </w:rPr>
        <w:t xml:space="preserve">Untuk menurunkan tingkat nyeri, penulis melakukan ilmplementasi </w:t>
      </w:r>
      <w:r w:rsidR="0000075C" w:rsidRPr="0000075C">
        <w:rPr>
          <w:rFonts w:ascii="Times New Roman" w:hAnsi="Times New Roman" w:cs="Times New Roman"/>
          <w:szCs w:val="24"/>
          <w:lang w:val="en-US"/>
        </w:rPr>
        <w:t>Relaksasi genggam jari merupakan teknik relaksasi yang dapat dilakukan secara mandiri dengan cara menggenggam jari dari satu per satu, mulai dari ibu jari sampai jari kelingking kemudian ganti tangan selanjutnya selama 2 kali dalam sehari selama 3 hari dengan waktu 20 menit</w:t>
      </w:r>
      <w:r w:rsidR="00F860B8">
        <w:rPr>
          <w:rFonts w:ascii="Times New Roman" w:hAnsi="Times New Roman" w:cs="Times New Roman"/>
          <w:szCs w:val="24"/>
          <w:lang w:val="en-US"/>
        </w:rPr>
        <w:t xml:space="preserve"> </w:t>
      </w:r>
      <w:r w:rsidR="00F860B8">
        <w:rPr>
          <w:rFonts w:ascii="Times New Roman" w:hAnsi="Times New Roman" w:cs="Times New Roman"/>
          <w:szCs w:val="24"/>
          <w:lang w:val="en-US"/>
        </w:rPr>
        <w:fldChar w:fldCharType="begin" w:fldLock="1"/>
      </w:r>
      <w:r w:rsidR="00F860B8">
        <w:rPr>
          <w:rFonts w:ascii="Times New Roman" w:hAnsi="Times New Roman" w:cs="Times New Roman"/>
          <w:szCs w:val="24"/>
          <w:lang w:val="en-US"/>
        </w:rPr>
        <w:instrText>ADDIN CSL_CITATION {"citationItems":[{"id":"ITEM-1","itemData":{"abstract":"Pain is the most common reason for people to seek health care and is one of the most common complaint of patients after a surgery. To cope with pain, pain management is needed that includes non- pharmacological and pharmacological management. Hand grip relaxation technique is one of non-pharmacological techniques to emotions which can cause pain increase for the post laparotomy patients. The aim of this study is to find out the influence of hand grip Relaxation Technique to Decrease pain Intensity of Post Laparatomy Patients in PKU Muhammadiyah Gombong Hospital.This research method is a Quasi- experiment with the pre test-post test approach with control group design. The study was conducted in PKU Muhammadiyah Gombong Hospital with 34 respondents using purposive sampling based on inclusion and exclusion criteria. The paired t-test shows that mean pain intensity in the experimental group pre-test = 6.64 and the mean postoperative pain intensity of the test = 4.88. While the mean pain intensity in the control group pre test = 6.58 and the mean postoperative pain intensity test = 6.47. The average difference of pre and post test in the experimental group =1.764, whereas the average difference of the pre and post test in the control group = 0.117. Based on independent t-test results, it was obtained significance (p), with p-value = 0.000, where the value (p &lt;0.05), meaning that there is an influence of hand grip Relaxation Technique to Decrease pain Intensity of Post Laparatomy Patients in PKU Muhammadiyah Gombong Hospital. Keywords Hand grip relaxation technique, Pain, Post Laparatom","author":[{"dropping-particle":"","family":"Pinandita, I. Purwanti, E., &amp; Utoyo","given":"B.","non-dropping-particle":"","parse-names":false,"suffix":""}],"container-title":"Jurnah Kesehatan Perawatan","id":"ITEM-1","issue":"1","issued":{"date-parts":[["2012"]]},"page":"32-43","title":"Jurnal Ilmiah Kesehatan Keperawatan, Volume 8, No. 1, Februari 2012","type":"article-journal","volume":"8"},"uris":["http://www.mendeley.com/documents/?uuid=998a8834-28c4-43cc-9f54-ecec31230e68"]}],"mendeley":{"formattedCitation":"(Pinandita, I. Purwanti, E., &amp; Utoyo, 2012)","plainTextFormattedCitation":"(Pinandita, I. Purwanti, E., &amp; Utoyo, 2012)","previouslyFormattedCitation":"(Pinandita, I. Purwanti, E., &amp; Utoyo, 2012)"},"properties":{"noteIndex":0},"schema":"https://github.com/citation-style-language/schema/raw/master/csl-citation.json"}</w:instrText>
      </w:r>
      <w:r w:rsidR="00F860B8">
        <w:rPr>
          <w:rFonts w:ascii="Times New Roman" w:hAnsi="Times New Roman" w:cs="Times New Roman"/>
          <w:szCs w:val="24"/>
          <w:lang w:val="en-US"/>
        </w:rPr>
        <w:fldChar w:fldCharType="separate"/>
      </w:r>
      <w:r w:rsidR="00F860B8" w:rsidRPr="00F860B8">
        <w:rPr>
          <w:rFonts w:ascii="Times New Roman" w:hAnsi="Times New Roman" w:cs="Times New Roman"/>
          <w:noProof/>
          <w:szCs w:val="24"/>
          <w:lang w:val="en-US"/>
        </w:rPr>
        <w:t>(Pinandita, I. Purwanti, E., &amp; Utoyo, 2012)</w:t>
      </w:r>
      <w:r w:rsidR="00F860B8">
        <w:rPr>
          <w:rFonts w:ascii="Times New Roman" w:hAnsi="Times New Roman" w:cs="Times New Roman"/>
          <w:szCs w:val="24"/>
          <w:lang w:val="en-US"/>
        </w:rPr>
        <w:fldChar w:fldCharType="end"/>
      </w:r>
      <w:r w:rsidR="0000075C" w:rsidRPr="0000075C">
        <w:rPr>
          <w:rFonts w:ascii="Times New Roman" w:hAnsi="Times New Roman" w:cs="Times New Roman"/>
          <w:szCs w:val="24"/>
          <w:lang w:val="en-US"/>
        </w:rPr>
        <w:t>. Hal ini terjadi karena adanya sentuhan tangan dapat membantu lebih rileks dan pernafasan mudah untuk keseimbangan energi dalam tubuh. Sehingga intensitas nyeri dapat menurun (Sulung, 2017).</w:t>
      </w:r>
    </w:p>
    <w:p w14:paraId="55894C59" w14:textId="77777777" w:rsidR="007A76E6" w:rsidRPr="00E9467C" w:rsidRDefault="0000075C" w:rsidP="007A76E6">
      <w:pPr>
        <w:spacing w:after="0" w:line="360" w:lineRule="auto"/>
        <w:ind w:firstLine="284"/>
        <w:jc w:val="both"/>
        <w:rPr>
          <w:rFonts w:ascii="Times New Roman" w:hAnsi="Times New Roman" w:cs="Times New Roman"/>
          <w:szCs w:val="24"/>
          <w:lang w:val="en-US"/>
        </w:rPr>
      </w:pPr>
      <w:r w:rsidRPr="0000075C">
        <w:rPr>
          <w:rFonts w:ascii="Times New Roman" w:hAnsi="Times New Roman" w:cs="Times New Roman"/>
          <w:szCs w:val="24"/>
          <w:lang w:val="en-US"/>
        </w:rPr>
        <w:t>Evaluasi pada Tn. M dengan diagnosa nyeri akut berhubungan dengan kondisi pembedahan didapatkan hasil dihari pertama pada tanggal 26 Januari 2022 pada pukul 17.00 WIB S : pasien mengatakan nyeri di bagian luka bekas operasi, P : nyeri luka bekas operasi, Q : nyeri seperti tertusuk-tusuk, R : luka bekas operasi, S : 6, T : nyeri hilang timbul, O : pasien masih merasakan sakit, A : masalah belum teratasi, P : lanjutkan intervensi melakukan teknik relaksasi genggam jari dan kolaborasi dengan dokter pemberian analgetik.</w:t>
      </w:r>
      <w:r>
        <w:rPr>
          <w:rFonts w:ascii="Times New Roman" w:hAnsi="Times New Roman" w:cs="Times New Roman"/>
          <w:szCs w:val="24"/>
          <w:lang w:val="en-US"/>
        </w:rPr>
        <w:t xml:space="preserve"> </w:t>
      </w:r>
      <w:r w:rsidRPr="0000075C">
        <w:rPr>
          <w:rFonts w:ascii="Times New Roman" w:hAnsi="Times New Roman" w:cs="Times New Roman"/>
          <w:szCs w:val="24"/>
          <w:lang w:val="en-US"/>
        </w:rPr>
        <w:t xml:space="preserve">Evaluasi keperawatan pada hari kedua pada tanggal 27 Januari 2022 pukul 17.00 WIB S : pasien mengatakan nyeri sudah sedikit berkurang, P : nyeri luka bekas operasi, Q : nyeri seperti ditusuk-tusuk R : luka bekas operasi, S : skala 4, T : nyeri hilang timbul, O : pasien mengatakan nyeri berkurang, A : masalah belum teratasi, P : lanjutkan intervensi melakukan teknik relaksasi genggam jari dan kolaborasi pemberian obat analgetik. Evaluasi keperawatan hari ketiga pada tanggal 28 Januari 2022 jam 17.00 WIB S : pasien mengatakan nyeri sudan berkurang, P : nyeri luka bekas operasi, Q : nyeri seperti tertusuk-tusuk, R : luka bekas operasi, S : 2, T : nyeri hilang timbul, O : pasien mengatakan nyeri berkurang, A : masalah belum teratasi, P : lanjutkan intervensi melakukan teknik relaksasi genggam jari dan kolaborasi pemberian obat analgetik. </w:t>
      </w:r>
    </w:p>
    <w:p w14:paraId="0F42E5F3" w14:textId="77777777" w:rsidR="00E9467C" w:rsidRPr="00E9467C" w:rsidRDefault="00E9467C" w:rsidP="00E9467C">
      <w:pPr>
        <w:spacing w:after="0" w:line="360" w:lineRule="auto"/>
        <w:ind w:firstLine="284"/>
        <w:jc w:val="both"/>
        <w:rPr>
          <w:rFonts w:ascii="Times New Roman" w:hAnsi="Times New Roman" w:cs="Times New Roman"/>
          <w:szCs w:val="24"/>
          <w:lang w:val="en-US"/>
        </w:rPr>
      </w:pPr>
      <w:r w:rsidRPr="00E9467C">
        <w:rPr>
          <w:rFonts w:ascii="Times New Roman" w:hAnsi="Times New Roman" w:cs="Times New Roman"/>
          <w:szCs w:val="24"/>
          <w:lang w:val="en-US"/>
        </w:rPr>
        <w:t>Sesuai hasil yang dilakukan oleh Sulung (2017), tetang teknik relaksasi genggam jari terhadap intensitas nyeri pada pasien post appendiktomi yang membuktikan bahwa relaksasi genggam jari berpengaruh pada pengurangan rasa nyeri insisi post appendiktomi. Teknik relaksasi genggam jari membantu tubuh, pikiran, dan jiwa untuk mencapai relaksasi.</w:t>
      </w:r>
    </w:p>
    <w:p w14:paraId="147C592C" w14:textId="77777777" w:rsidR="00603F81" w:rsidRPr="00E9467C" w:rsidRDefault="00E9467C" w:rsidP="00E9467C">
      <w:pPr>
        <w:spacing w:after="0" w:line="360" w:lineRule="auto"/>
        <w:ind w:firstLine="284"/>
        <w:jc w:val="both"/>
        <w:rPr>
          <w:rFonts w:ascii="Times New Roman" w:hAnsi="Times New Roman" w:cs="Times New Roman"/>
          <w:szCs w:val="24"/>
          <w:lang w:val="en-US"/>
        </w:rPr>
      </w:pPr>
      <w:r w:rsidRPr="00E9467C">
        <w:rPr>
          <w:rFonts w:ascii="Times New Roman" w:hAnsi="Times New Roman" w:cs="Times New Roman"/>
          <w:szCs w:val="24"/>
          <w:lang w:val="en-US"/>
        </w:rPr>
        <w:t>Kesimpulan dari bab pembahasan ini terbukti bahwa pasien Tn. M bahwa pemberian relaksasi genggam jari dapat menurunkan intensitas nyeri, maka manfaat dari tindakan pemberian relaksasi genggam jari mampu memenuhi kebutuhan aman dan nyaman dimana hasil evaluasi ini sesuai dengan teori.</w:t>
      </w:r>
    </w:p>
    <w:p w14:paraId="0175A1D0" w14:textId="77777777" w:rsidR="00603F81" w:rsidRDefault="00603F81" w:rsidP="00D3089D">
      <w:pPr>
        <w:spacing w:after="0" w:line="360" w:lineRule="auto"/>
        <w:jc w:val="both"/>
        <w:rPr>
          <w:rFonts w:ascii="Times New Roman" w:hAnsi="Times New Roman" w:cs="Times New Roman"/>
          <w:b/>
          <w:szCs w:val="24"/>
        </w:rPr>
      </w:pPr>
      <w:r>
        <w:rPr>
          <w:rFonts w:ascii="Times New Roman" w:hAnsi="Times New Roman" w:cs="Times New Roman"/>
          <w:b/>
          <w:szCs w:val="24"/>
        </w:rPr>
        <w:t>KESIMPULAN DAN SARAN</w:t>
      </w:r>
    </w:p>
    <w:p w14:paraId="18CD5E37" w14:textId="77777777" w:rsidR="00E9467C" w:rsidRPr="00E9467C" w:rsidRDefault="00E9467C" w:rsidP="00E9467C">
      <w:pPr>
        <w:spacing w:after="0" w:line="360" w:lineRule="auto"/>
        <w:ind w:firstLine="284"/>
        <w:jc w:val="both"/>
        <w:rPr>
          <w:rFonts w:ascii="Times New Roman" w:hAnsi="Times New Roman" w:cs="Times New Roman"/>
          <w:lang w:val="en-US"/>
        </w:rPr>
      </w:pPr>
      <w:r w:rsidRPr="00E9467C">
        <w:rPr>
          <w:rFonts w:ascii="Times New Roman" w:hAnsi="Times New Roman" w:cs="Times New Roman"/>
          <w:lang w:val="en-US"/>
        </w:rPr>
        <w:t>Hasil dari pengkajian pada tahap riwayat kesehatan didapatkan data yaitu alasan utama pasien dibawa ke rumah sakit adalah data subjektif pasien mengatakan mengeluh perut bagian bawah terasa sakit dan panas tanda-tanda vital TD : 130/80 mmHg, N : 92x/menit, RR : 24x/menit, S : 36,5</w:t>
      </w:r>
      <w:r w:rsidRPr="00E9467C">
        <w:rPr>
          <w:rFonts w:ascii="Times New Roman" w:hAnsi="Times New Roman" w:cs="Times New Roman"/>
          <w:vertAlign w:val="superscript"/>
          <w:lang w:val="en-US"/>
        </w:rPr>
        <w:t xml:space="preserve">o  </w:t>
      </w:r>
      <w:r w:rsidRPr="00E9467C">
        <w:rPr>
          <w:rFonts w:ascii="Times New Roman" w:hAnsi="Times New Roman" w:cs="Times New Roman"/>
          <w:lang w:val="en-US"/>
        </w:rPr>
        <w:t>C. Hasil pemeriksaan didapatkan P : nyeri luka operasi, Q : nyeri seperti tertusuk-tusuk, R : nyeri luka operasi, S : skala 8, T : nyeri hilang timbul. Hasil pemeriksaan fisik didapatkan kesadaran composmentis, hasil pemeriksaan abdomen inspeksi : bentuk simetris terdapat luka post op appendiktomi, pada perut kanan bawah dengan jahitan kurang lebih 5 cm, auskultasi : peristaltic 17x//menit, perkusi : terdengar suara tympani, palpasi : tidak ada pembesaran hati,ginjal atau limfa suhu disekitar luka sedikit hangat.</w:t>
      </w:r>
    </w:p>
    <w:p w14:paraId="19A4198F" w14:textId="77777777" w:rsidR="00E9467C" w:rsidRPr="00E9467C" w:rsidRDefault="00E9467C" w:rsidP="00E9467C">
      <w:pPr>
        <w:spacing w:after="0" w:line="360" w:lineRule="auto"/>
        <w:ind w:firstLine="284"/>
        <w:jc w:val="both"/>
        <w:rPr>
          <w:rFonts w:ascii="Times New Roman" w:hAnsi="Times New Roman" w:cs="Times New Roman"/>
          <w:lang w:val="en-US"/>
        </w:rPr>
      </w:pPr>
      <w:r w:rsidRPr="00E9467C">
        <w:rPr>
          <w:rFonts w:ascii="Times New Roman" w:hAnsi="Times New Roman" w:cs="Times New Roman"/>
          <w:lang w:val="en-US"/>
        </w:rPr>
        <w:t>Diagnosis Keperawatan yang menjadi fokus utama pada Tn. M yaitu nyeri akut berhubungan dengan agen pencedera fisik ditandai dengan kondisi pembedahan (D.0077).</w:t>
      </w:r>
    </w:p>
    <w:p w14:paraId="47753D0E" w14:textId="77777777" w:rsidR="00E9467C" w:rsidRPr="00E9467C" w:rsidRDefault="00E9467C" w:rsidP="00E9467C">
      <w:pPr>
        <w:spacing w:after="0" w:line="360" w:lineRule="auto"/>
        <w:ind w:firstLine="284"/>
        <w:jc w:val="both"/>
        <w:rPr>
          <w:rFonts w:ascii="Times New Roman" w:hAnsi="Times New Roman" w:cs="Times New Roman"/>
          <w:lang w:val="en-US"/>
        </w:rPr>
      </w:pPr>
      <w:r w:rsidRPr="00E9467C">
        <w:rPr>
          <w:rFonts w:ascii="Times New Roman" w:hAnsi="Times New Roman" w:cs="Times New Roman"/>
          <w:lang w:val="en-US"/>
        </w:rPr>
        <w:t xml:space="preserve">Intervensi keperawatan yang disusun yaitu menyelesaikan masalah keperawatan nyeri akut berhubungan dengan agen pencedera fisik ditandai dengan kondisi pembedahan dengan rencana keperawatan. Observasi : melakukan pengkajian nyeri secara komperhensif, terapeutik : mengevaluasi pengalaman nyeri dimasa lalu, Edukasi : mengajarkan teknik non farmakologi relaksasi genggam jari, kolaborasi : mengkolaborasikan dengan dokter pemberian analgetik. </w:t>
      </w:r>
    </w:p>
    <w:p w14:paraId="77B429D2" w14:textId="77777777" w:rsidR="00E9467C" w:rsidRPr="00E9467C" w:rsidRDefault="00E9467C" w:rsidP="00E9467C">
      <w:pPr>
        <w:spacing w:after="0" w:line="360" w:lineRule="auto"/>
        <w:ind w:firstLine="284"/>
        <w:jc w:val="both"/>
        <w:rPr>
          <w:rFonts w:ascii="Times New Roman" w:hAnsi="Times New Roman" w:cs="Times New Roman"/>
          <w:lang w:val="en-US"/>
        </w:rPr>
      </w:pPr>
      <w:r w:rsidRPr="00E9467C">
        <w:rPr>
          <w:rFonts w:ascii="Times New Roman" w:hAnsi="Times New Roman" w:cs="Times New Roman"/>
          <w:lang w:val="en-US"/>
        </w:rPr>
        <w:t>Implementasi keperawatan yang dilakukan pada Tn. M dengan diagnosa keperawatan nyeri akut berhubungan dengan agen pencidera fisik ditandai dengan kondisi pembedahan yaitu dengan pemberian teknik relaksasi genggam jari selama 20 menit.</w:t>
      </w:r>
    </w:p>
    <w:p w14:paraId="55B55CD1" w14:textId="77777777" w:rsidR="00603F81" w:rsidRDefault="00E9467C" w:rsidP="00B60D4C">
      <w:pPr>
        <w:spacing w:after="0" w:line="360" w:lineRule="auto"/>
        <w:ind w:firstLine="284"/>
        <w:jc w:val="both"/>
        <w:rPr>
          <w:rFonts w:ascii="Times New Roman" w:hAnsi="Times New Roman" w:cs="Times New Roman"/>
          <w:lang w:val="en-US"/>
        </w:rPr>
      </w:pPr>
      <w:r w:rsidRPr="00E9467C">
        <w:rPr>
          <w:rFonts w:ascii="Times New Roman" w:hAnsi="Times New Roman" w:cs="Times New Roman"/>
          <w:lang w:val="en-US"/>
        </w:rPr>
        <w:t>Hasil evaluasi akhir diagnosa keperawatan nyeri akut berhubungan dengan agen pencidera fisik ditandai dengan kondisi pembedahan adalah nila skala nyeri pasien menurun sebelum dilakukan tindakan teknik relaksasi genggam jari skala pasien 8 dan setelah tindakan dilakukan skala pasien turun menjadi 2 dengan melakukan evaluasi tindakan relaksasi genggam jari.</w:t>
      </w:r>
    </w:p>
    <w:p w14:paraId="29B69DC3" w14:textId="77777777" w:rsidR="00B60D4C" w:rsidRPr="00B60D4C" w:rsidRDefault="00B60D4C" w:rsidP="00B60D4C">
      <w:pPr>
        <w:spacing w:after="0" w:line="360" w:lineRule="auto"/>
        <w:ind w:firstLine="284"/>
        <w:jc w:val="both"/>
        <w:rPr>
          <w:rFonts w:ascii="Times New Roman" w:hAnsi="Times New Roman" w:cs="Times New Roman"/>
          <w:lang w:val="en-US"/>
        </w:rPr>
      </w:pPr>
    </w:p>
    <w:p w14:paraId="5DCF0187" w14:textId="77777777" w:rsidR="00603F81" w:rsidRDefault="00603F81" w:rsidP="008246BA">
      <w:pPr>
        <w:spacing w:after="0" w:line="360" w:lineRule="auto"/>
        <w:jc w:val="both"/>
        <w:rPr>
          <w:rFonts w:ascii="Times New Roman" w:hAnsi="Times New Roman" w:cs="Times New Roman"/>
          <w:b/>
        </w:rPr>
      </w:pPr>
      <w:r>
        <w:rPr>
          <w:rFonts w:ascii="Times New Roman" w:hAnsi="Times New Roman" w:cs="Times New Roman"/>
          <w:b/>
        </w:rPr>
        <w:t>DAFTAR PUSTAKA</w:t>
      </w:r>
    </w:p>
    <w:p w14:paraId="697A8104" w14:textId="77777777" w:rsidR="00F860B8" w:rsidRPr="00F860B8" w:rsidRDefault="00B22258" w:rsidP="00F860B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F860B8" w:rsidRPr="00F860B8">
        <w:rPr>
          <w:rFonts w:ascii="Times New Roman" w:hAnsi="Times New Roman" w:cs="Times New Roman"/>
          <w:noProof/>
          <w:sz w:val="24"/>
          <w:szCs w:val="24"/>
        </w:rPr>
        <w:t xml:space="preserve">C.s, W., &amp; Sabir, M. (2016). Perbandingan Antara Suhu Tubuh, Kadar Leukosit, dan Platelet Distribution Width (PDW) Pada Apendisitis Akut dan Perforasi. </w:t>
      </w:r>
      <w:r w:rsidR="00F860B8" w:rsidRPr="00F860B8">
        <w:rPr>
          <w:rFonts w:ascii="Times New Roman" w:hAnsi="Times New Roman" w:cs="Times New Roman"/>
          <w:i/>
          <w:iCs/>
          <w:noProof/>
          <w:sz w:val="24"/>
          <w:szCs w:val="24"/>
        </w:rPr>
        <w:t>Jurnal Kesehatan Tadulako</w:t>
      </w:r>
      <w:r w:rsidR="00F860B8" w:rsidRPr="00F860B8">
        <w:rPr>
          <w:rFonts w:ascii="Times New Roman" w:hAnsi="Times New Roman" w:cs="Times New Roman"/>
          <w:noProof/>
          <w:sz w:val="24"/>
          <w:szCs w:val="24"/>
        </w:rPr>
        <w:t xml:space="preserve">, </w:t>
      </w:r>
      <w:r w:rsidR="00F860B8" w:rsidRPr="00F860B8">
        <w:rPr>
          <w:rFonts w:ascii="Times New Roman" w:hAnsi="Times New Roman" w:cs="Times New Roman"/>
          <w:i/>
          <w:iCs/>
          <w:noProof/>
          <w:sz w:val="24"/>
          <w:szCs w:val="24"/>
        </w:rPr>
        <w:t>2</w:t>
      </w:r>
      <w:r w:rsidR="00F860B8" w:rsidRPr="00F860B8">
        <w:rPr>
          <w:rFonts w:ascii="Times New Roman" w:hAnsi="Times New Roman" w:cs="Times New Roman"/>
          <w:noProof/>
          <w:sz w:val="24"/>
          <w:szCs w:val="24"/>
        </w:rPr>
        <w:t>(2), 24–32. http://jurnal.untad.ac.id/jurnal/index.php/HealthyTadulako/article/download/8329/6610</w:t>
      </w:r>
    </w:p>
    <w:p w14:paraId="1BB462A7" w14:textId="77777777" w:rsidR="00F860B8" w:rsidRPr="00F860B8" w:rsidRDefault="00F860B8" w:rsidP="00F860B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60B8">
        <w:rPr>
          <w:rFonts w:ascii="Times New Roman" w:hAnsi="Times New Roman" w:cs="Times New Roman"/>
          <w:noProof/>
          <w:sz w:val="24"/>
          <w:szCs w:val="24"/>
        </w:rPr>
        <w:t xml:space="preserve">Hasaini, A. (2020). Efektifitas Relaksasi Genggam Jari Terhadap Penurunan Nyeri Pada Pasien Post Op Appendiktomi di Ruang Bedah (Al-Muizz) RSUD Ratu Zalecha Martapura Tahun 2019. </w:t>
      </w:r>
      <w:r w:rsidRPr="00F860B8">
        <w:rPr>
          <w:rFonts w:ascii="Times New Roman" w:hAnsi="Times New Roman" w:cs="Times New Roman"/>
          <w:i/>
          <w:iCs/>
          <w:noProof/>
          <w:sz w:val="24"/>
          <w:szCs w:val="24"/>
        </w:rPr>
        <w:t>Dinamika Kesehatan Jurnal Kebidanan Dan Keperawatan</w:t>
      </w:r>
      <w:r w:rsidRPr="00F860B8">
        <w:rPr>
          <w:rFonts w:ascii="Times New Roman" w:hAnsi="Times New Roman" w:cs="Times New Roman"/>
          <w:noProof/>
          <w:sz w:val="24"/>
          <w:szCs w:val="24"/>
        </w:rPr>
        <w:t xml:space="preserve">, </w:t>
      </w:r>
      <w:r w:rsidRPr="00F860B8">
        <w:rPr>
          <w:rFonts w:ascii="Times New Roman" w:hAnsi="Times New Roman" w:cs="Times New Roman"/>
          <w:i/>
          <w:iCs/>
          <w:noProof/>
          <w:sz w:val="24"/>
          <w:szCs w:val="24"/>
        </w:rPr>
        <w:t>10</w:t>
      </w:r>
      <w:r w:rsidRPr="00F860B8">
        <w:rPr>
          <w:rFonts w:ascii="Times New Roman" w:hAnsi="Times New Roman" w:cs="Times New Roman"/>
          <w:noProof/>
          <w:sz w:val="24"/>
          <w:szCs w:val="24"/>
        </w:rPr>
        <w:t>(1), 76–90. https://doi.org/10.33859/dksm.v10i1.394</w:t>
      </w:r>
    </w:p>
    <w:p w14:paraId="72395F3B" w14:textId="77777777" w:rsidR="00F860B8" w:rsidRPr="00F860B8" w:rsidRDefault="00F860B8" w:rsidP="00F860B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60B8">
        <w:rPr>
          <w:rFonts w:ascii="Times New Roman" w:hAnsi="Times New Roman" w:cs="Times New Roman"/>
          <w:noProof/>
          <w:sz w:val="24"/>
          <w:szCs w:val="24"/>
        </w:rPr>
        <w:t xml:space="preserve">Pinandita, I. Purwanti, E., &amp; Utoyo, B. (2012). Jurnal Ilmiah Kesehatan Keperawatan, Volume 8, No. 1, Februari 2012. </w:t>
      </w:r>
      <w:r w:rsidRPr="00F860B8">
        <w:rPr>
          <w:rFonts w:ascii="Times New Roman" w:hAnsi="Times New Roman" w:cs="Times New Roman"/>
          <w:i/>
          <w:iCs/>
          <w:noProof/>
          <w:sz w:val="24"/>
          <w:szCs w:val="24"/>
        </w:rPr>
        <w:t>Jurnah Kesehatan Perawatan</w:t>
      </w:r>
      <w:r w:rsidRPr="00F860B8">
        <w:rPr>
          <w:rFonts w:ascii="Times New Roman" w:hAnsi="Times New Roman" w:cs="Times New Roman"/>
          <w:noProof/>
          <w:sz w:val="24"/>
          <w:szCs w:val="24"/>
        </w:rPr>
        <w:t xml:space="preserve">, </w:t>
      </w:r>
      <w:r w:rsidRPr="00F860B8">
        <w:rPr>
          <w:rFonts w:ascii="Times New Roman" w:hAnsi="Times New Roman" w:cs="Times New Roman"/>
          <w:i/>
          <w:iCs/>
          <w:noProof/>
          <w:sz w:val="24"/>
          <w:szCs w:val="24"/>
        </w:rPr>
        <w:t>8</w:t>
      </w:r>
      <w:r w:rsidRPr="00F860B8">
        <w:rPr>
          <w:rFonts w:ascii="Times New Roman" w:hAnsi="Times New Roman" w:cs="Times New Roman"/>
          <w:noProof/>
          <w:sz w:val="24"/>
          <w:szCs w:val="24"/>
        </w:rPr>
        <w:t>(1), 32–43. http://ejournal.stikesmuhgombong.ac.id/JIKK/article/view/66</w:t>
      </w:r>
    </w:p>
    <w:p w14:paraId="1E074DFA" w14:textId="77777777" w:rsidR="00F860B8" w:rsidRPr="00F860B8" w:rsidRDefault="00F860B8" w:rsidP="00F860B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60B8">
        <w:rPr>
          <w:rFonts w:ascii="Times New Roman" w:hAnsi="Times New Roman" w:cs="Times New Roman"/>
          <w:noProof/>
          <w:sz w:val="24"/>
          <w:szCs w:val="24"/>
        </w:rPr>
        <w:t xml:space="preserve">Rahayu, D., &amp; Yunarsih. (2016). Perubahan Kadar Hormon Endorphin Pada Pasien Primigravida Inpartu Kala I Fase Aktif dengan Penerapan Comfotr Foot: Slow Stroke Back Massage Berbasis Teori Kenyamanan Kolcaba Di RSUD Kabupaten Kediri. </w:t>
      </w:r>
      <w:r w:rsidRPr="00F860B8">
        <w:rPr>
          <w:rFonts w:ascii="Times New Roman" w:hAnsi="Times New Roman" w:cs="Times New Roman"/>
          <w:i/>
          <w:iCs/>
          <w:noProof/>
          <w:sz w:val="24"/>
          <w:szCs w:val="24"/>
        </w:rPr>
        <w:t>The Indonesian Journal Of Health Science</w:t>
      </w:r>
      <w:r w:rsidRPr="00F860B8">
        <w:rPr>
          <w:rFonts w:ascii="Times New Roman" w:hAnsi="Times New Roman" w:cs="Times New Roman"/>
          <w:noProof/>
          <w:sz w:val="24"/>
          <w:szCs w:val="24"/>
        </w:rPr>
        <w:t xml:space="preserve">, </w:t>
      </w:r>
      <w:r w:rsidRPr="00F860B8">
        <w:rPr>
          <w:rFonts w:ascii="Times New Roman" w:hAnsi="Times New Roman" w:cs="Times New Roman"/>
          <w:i/>
          <w:iCs/>
          <w:noProof/>
          <w:sz w:val="24"/>
          <w:szCs w:val="24"/>
        </w:rPr>
        <w:t>7</w:t>
      </w:r>
      <w:r w:rsidRPr="00F860B8">
        <w:rPr>
          <w:rFonts w:ascii="Times New Roman" w:hAnsi="Times New Roman" w:cs="Times New Roman"/>
          <w:noProof/>
          <w:sz w:val="24"/>
          <w:szCs w:val="24"/>
        </w:rPr>
        <w:t>(Imd), 17–25.</w:t>
      </w:r>
    </w:p>
    <w:p w14:paraId="194726E5" w14:textId="77777777" w:rsidR="00F860B8" w:rsidRPr="00F860B8" w:rsidRDefault="00F860B8" w:rsidP="00F860B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60B8">
        <w:rPr>
          <w:rFonts w:ascii="Times New Roman" w:hAnsi="Times New Roman" w:cs="Times New Roman"/>
          <w:noProof/>
          <w:sz w:val="24"/>
          <w:szCs w:val="24"/>
        </w:rPr>
        <w:t xml:space="preserve">Simamora, F. A., &amp; Dkk. (2018). Jurnal kesehatan ilmiah indonesia (indonesian health scientific journal). </w:t>
      </w:r>
      <w:r w:rsidRPr="00F860B8">
        <w:rPr>
          <w:rFonts w:ascii="Times New Roman" w:hAnsi="Times New Roman" w:cs="Times New Roman"/>
          <w:i/>
          <w:iCs/>
          <w:noProof/>
          <w:sz w:val="24"/>
          <w:szCs w:val="24"/>
        </w:rPr>
        <w:t>Jurnal Kesehatan Ilmiah Indonesia</w:t>
      </w:r>
      <w:r w:rsidRPr="00F860B8">
        <w:rPr>
          <w:rFonts w:ascii="Times New Roman" w:hAnsi="Times New Roman" w:cs="Times New Roman"/>
          <w:noProof/>
          <w:sz w:val="24"/>
          <w:szCs w:val="24"/>
        </w:rPr>
        <w:t xml:space="preserve">, </w:t>
      </w:r>
      <w:r w:rsidRPr="00F860B8">
        <w:rPr>
          <w:rFonts w:ascii="Times New Roman" w:hAnsi="Times New Roman" w:cs="Times New Roman"/>
          <w:i/>
          <w:iCs/>
          <w:noProof/>
          <w:sz w:val="24"/>
          <w:szCs w:val="24"/>
        </w:rPr>
        <w:t>3Simamora,</w:t>
      </w:r>
      <w:r w:rsidRPr="00F860B8">
        <w:rPr>
          <w:rFonts w:ascii="Times New Roman" w:hAnsi="Times New Roman" w:cs="Times New Roman"/>
          <w:noProof/>
          <w:sz w:val="24"/>
          <w:szCs w:val="24"/>
        </w:rPr>
        <w:t>(2), 22–28.</w:t>
      </w:r>
    </w:p>
    <w:p w14:paraId="59ABE613" w14:textId="77777777" w:rsidR="00F860B8" w:rsidRPr="00F860B8" w:rsidRDefault="00F860B8" w:rsidP="00F860B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60B8">
        <w:rPr>
          <w:rFonts w:ascii="Times New Roman" w:hAnsi="Times New Roman" w:cs="Times New Roman"/>
          <w:noProof/>
          <w:sz w:val="24"/>
          <w:szCs w:val="24"/>
        </w:rPr>
        <w:t xml:space="preserve">Sulung, N., &amp; Rani, S. D. (2017). Teknik Relaksasi Genggam Jari Terhadap Intensitas Nyeri Pada Pasien Post Appendiktomi. </w:t>
      </w:r>
      <w:r w:rsidRPr="00F860B8">
        <w:rPr>
          <w:rFonts w:ascii="Times New Roman" w:hAnsi="Times New Roman" w:cs="Times New Roman"/>
          <w:i/>
          <w:iCs/>
          <w:noProof/>
          <w:sz w:val="24"/>
          <w:szCs w:val="24"/>
        </w:rPr>
        <w:t>Jurnal Endurance</w:t>
      </w:r>
      <w:r w:rsidRPr="00F860B8">
        <w:rPr>
          <w:rFonts w:ascii="Times New Roman" w:hAnsi="Times New Roman" w:cs="Times New Roman"/>
          <w:noProof/>
          <w:sz w:val="24"/>
          <w:szCs w:val="24"/>
        </w:rPr>
        <w:t xml:space="preserve">, </w:t>
      </w:r>
      <w:r w:rsidRPr="00F860B8">
        <w:rPr>
          <w:rFonts w:ascii="Times New Roman" w:hAnsi="Times New Roman" w:cs="Times New Roman"/>
          <w:i/>
          <w:iCs/>
          <w:noProof/>
          <w:sz w:val="24"/>
          <w:szCs w:val="24"/>
        </w:rPr>
        <w:t>2</w:t>
      </w:r>
      <w:r w:rsidRPr="00F860B8">
        <w:rPr>
          <w:rFonts w:ascii="Times New Roman" w:hAnsi="Times New Roman" w:cs="Times New Roman"/>
          <w:noProof/>
          <w:sz w:val="24"/>
          <w:szCs w:val="24"/>
        </w:rPr>
        <w:t>(3), 397. https://doi.org/10.22216/jen.v2i3.2404</w:t>
      </w:r>
    </w:p>
    <w:p w14:paraId="32A63A4C" w14:textId="77777777" w:rsidR="00F860B8" w:rsidRPr="00F860B8" w:rsidRDefault="00F860B8" w:rsidP="00F860B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860B8">
        <w:rPr>
          <w:rFonts w:ascii="Times New Roman" w:hAnsi="Times New Roman" w:cs="Times New Roman"/>
          <w:noProof/>
          <w:sz w:val="24"/>
          <w:szCs w:val="24"/>
        </w:rPr>
        <w:t xml:space="preserve">Wati, F., &amp; Ernawati, E. (2020). Penurunan Skala Nyeri Pasien Post-Op Appendictomy Mengunakan Teknik Relaksasi Genggam Jari. </w:t>
      </w:r>
      <w:r w:rsidRPr="00F860B8">
        <w:rPr>
          <w:rFonts w:ascii="Times New Roman" w:hAnsi="Times New Roman" w:cs="Times New Roman"/>
          <w:i/>
          <w:iCs/>
          <w:noProof/>
          <w:sz w:val="24"/>
          <w:szCs w:val="24"/>
        </w:rPr>
        <w:t>Ners Muda</w:t>
      </w:r>
      <w:r w:rsidRPr="00F860B8">
        <w:rPr>
          <w:rFonts w:ascii="Times New Roman" w:hAnsi="Times New Roman" w:cs="Times New Roman"/>
          <w:noProof/>
          <w:sz w:val="24"/>
          <w:szCs w:val="24"/>
        </w:rPr>
        <w:t xml:space="preserve">, </w:t>
      </w:r>
      <w:r w:rsidRPr="00F860B8">
        <w:rPr>
          <w:rFonts w:ascii="Times New Roman" w:hAnsi="Times New Roman" w:cs="Times New Roman"/>
          <w:i/>
          <w:iCs/>
          <w:noProof/>
          <w:sz w:val="24"/>
          <w:szCs w:val="24"/>
        </w:rPr>
        <w:t>1</w:t>
      </w:r>
      <w:r w:rsidRPr="00F860B8">
        <w:rPr>
          <w:rFonts w:ascii="Times New Roman" w:hAnsi="Times New Roman" w:cs="Times New Roman"/>
          <w:noProof/>
          <w:sz w:val="24"/>
          <w:szCs w:val="24"/>
        </w:rPr>
        <w:t>(3), 200. https://doi.org/10.26714/nm.v1i3.6232</w:t>
      </w:r>
    </w:p>
    <w:p w14:paraId="2E1755D2" w14:textId="77777777" w:rsidR="00F860B8" w:rsidRPr="00F860B8" w:rsidRDefault="00F860B8" w:rsidP="00F860B8">
      <w:pPr>
        <w:widowControl w:val="0"/>
        <w:autoSpaceDE w:val="0"/>
        <w:autoSpaceDN w:val="0"/>
        <w:adjustRightInd w:val="0"/>
        <w:spacing w:after="0" w:line="240" w:lineRule="auto"/>
        <w:ind w:left="480" w:hanging="480"/>
        <w:rPr>
          <w:rFonts w:ascii="Times New Roman" w:hAnsi="Times New Roman" w:cs="Times New Roman"/>
          <w:noProof/>
          <w:sz w:val="24"/>
        </w:rPr>
      </w:pPr>
      <w:r w:rsidRPr="00F860B8">
        <w:rPr>
          <w:rFonts w:ascii="Times New Roman" w:hAnsi="Times New Roman" w:cs="Times New Roman"/>
          <w:noProof/>
          <w:sz w:val="24"/>
          <w:szCs w:val="24"/>
        </w:rPr>
        <w:t xml:space="preserve">Wati, R. A., Widyastuti, Y., &amp; Istiqomah, N. (2020). Perbandingan Terapi Musik Klasik Dan Genggam Jari Terhadap Penurunan Nyeri Post Operasi Appendiktomy. </w:t>
      </w:r>
      <w:r w:rsidRPr="00F860B8">
        <w:rPr>
          <w:rFonts w:ascii="Times New Roman" w:hAnsi="Times New Roman" w:cs="Times New Roman"/>
          <w:i/>
          <w:iCs/>
          <w:noProof/>
          <w:sz w:val="24"/>
          <w:szCs w:val="24"/>
        </w:rPr>
        <w:t>Jurnal Surya Muda</w:t>
      </w:r>
      <w:r w:rsidRPr="00F860B8">
        <w:rPr>
          <w:rFonts w:ascii="Times New Roman" w:hAnsi="Times New Roman" w:cs="Times New Roman"/>
          <w:noProof/>
          <w:sz w:val="24"/>
          <w:szCs w:val="24"/>
        </w:rPr>
        <w:t xml:space="preserve">, </w:t>
      </w:r>
      <w:r w:rsidRPr="00F860B8">
        <w:rPr>
          <w:rFonts w:ascii="Times New Roman" w:hAnsi="Times New Roman" w:cs="Times New Roman"/>
          <w:i/>
          <w:iCs/>
          <w:noProof/>
          <w:sz w:val="24"/>
          <w:szCs w:val="24"/>
        </w:rPr>
        <w:t>2</w:t>
      </w:r>
      <w:r w:rsidRPr="00F860B8">
        <w:rPr>
          <w:rFonts w:ascii="Times New Roman" w:hAnsi="Times New Roman" w:cs="Times New Roman"/>
          <w:noProof/>
          <w:sz w:val="24"/>
          <w:szCs w:val="24"/>
        </w:rPr>
        <w:t>(2), 97–109. https://doi.org/10.38102/jsm.v2i2.71</w:t>
      </w:r>
    </w:p>
    <w:p w14:paraId="50441575" w14:textId="77777777" w:rsidR="000912C5" w:rsidRPr="00F860B8" w:rsidRDefault="00B22258" w:rsidP="00F860B8">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5EF7FDDF" w14:textId="77777777" w:rsidR="000912C5" w:rsidRPr="000912C5" w:rsidRDefault="000912C5" w:rsidP="000912C5">
      <w:pPr>
        <w:spacing w:after="0" w:line="240" w:lineRule="auto"/>
        <w:ind w:left="567" w:hanging="567"/>
        <w:jc w:val="both"/>
        <w:rPr>
          <w:rFonts w:ascii="Times New Roman" w:hAnsi="Times New Roman" w:cs="Times New Roman"/>
          <w:lang w:val="en-US"/>
        </w:rPr>
      </w:pPr>
      <w:r w:rsidRPr="000912C5">
        <w:rPr>
          <w:rFonts w:ascii="Times New Roman" w:hAnsi="Times New Roman" w:cs="Times New Roman"/>
          <w:i/>
          <w:lang w:val="en-US"/>
        </w:rPr>
        <w:t>World Health Orgaization (WHO)</w:t>
      </w:r>
      <w:r w:rsidRPr="000912C5">
        <w:rPr>
          <w:rFonts w:ascii="Times New Roman" w:hAnsi="Times New Roman" w:cs="Times New Roman"/>
          <w:lang w:val="en-US"/>
        </w:rPr>
        <w:t xml:space="preserve">. </w:t>
      </w:r>
      <w:r w:rsidRPr="000912C5">
        <w:rPr>
          <w:rFonts w:ascii="Times New Roman" w:hAnsi="Times New Roman" w:cs="Times New Roman"/>
          <w:i/>
          <w:lang w:val="en-US"/>
        </w:rPr>
        <w:t xml:space="preserve">Prevalensi Penyakit Appendiktomi </w:t>
      </w:r>
      <w:r w:rsidRPr="000912C5">
        <w:rPr>
          <w:rFonts w:ascii="Times New Roman" w:hAnsi="Times New Roman" w:cs="Times New Roman"/>
          <w:lang w:val="en-US"/>
        </w:rPr>
        <w:t>(2018) . Diakses pada tanggal 5 Desember 2021 http// Angka Kejadian Apendiktomi.co.id.</w:t>
      </w:r>
    </w:p>
    <w:p w14:paraId="6AD34214" w14:textId="77777777" w:rsidR="000912C5" w:rsidRPr="000C68FD" w:rsidRDefault="000912C5" w:rsidP="00B60D4C">
      <w:pPr>
        <w:spacing w:after="0" w:line="240" w:lineRule="auto"/>
        <w:ind w:left="567" w:hanging="567"/>
        <w:jc w:val="both"/>
        <w:rPr>
          <w:rFonts w:ascii="Times New Roman" w:hAnsi="Times New Roman" w:cs="Times New Roman"/>
        </w:rPr>
      </w:pPr>
    </w:p>
    <w:p w14:paraId="459AF2F3" w14:textId="77777777" w:rsidR="00603F81" w:rsidRPr="000C68FD" w:rsidRDefault="00603F81" w:rsidP="00B274A9">
      <w:pPr>
        <w:pStyle w:val="ListParagraph"/>
        <w:spacing w:after="0" w:line="240" w:lineRule="auto"/>
        <w:ind w:left="567" w:hanging="567"/>
        <w:jc w:val="both"/>
        <w:rPr>
          <w:rFonts w:ascii="Times New Roman" w:hAnsi="Times New Roman" w:cs="Times New Roman"/>
        </w:rPr>
      </w:pPr>
      <w:r w:rsidRPr="000C68FD">
        <w:rPr>
          <w:rFonts w:ascii="Times New Roman" w:hAnsi="Times New Roman" w:cs="Times New Roman"/>
        </w:rPr>
        <w:t>.</w:t>
      </w:r>
    </w:p>
    <w:p w14:paraId="64672D84" w14:textId="77777777" w:rsidR="00603F81" w:rsidRPr="00D664FD" w:rsidRDefault="00603F81" w:rsidP="008340A2">
      <w:pPr>
        <w:spacing w:after="0" w:line="360" w:lineRule="auto"/>
        <w:ind w:left="567" w:hanging="567"/>
        <w:jc w:val="both"/>
        <w:rPr>
          <w:rFonts w:ascii="Times New Roman" w:hAnsi="Times New Roman" w:cs="Times New Roman"/>
          <w:sz w:val="24"/>
          <w:szCs w:val="24"/>
        </w:rPr>
      </w:pPr>
    </w:p>
    <w:p w14:paraId="654A079A" w14:textId="77777777" w:rsidR="00603F81" w:rsidRPr="008340A2" w:rsidRDefault="00603F81" w:rsidP="008340A2">
      <w:pPr>
        <w:pStyle w:val="ListParagraph"/>
        <w:spacing w:after="0" w:line="360" w:lineRule="auto"/>
        <w:ind w:left="567" w:hanging="567"/>
        <w:jc w:val="both"/>
        <w:rPr>
          <w:rFonts w:ascii="Times New Roman" w:hAnsi="Times New Roman" w:cs="Times New Roman"/>
          <w:szCs w:val="24"/>
        </w:rPr>
      </w:pPr>
    </w:p>
    <w:p w14:paraId="6412994D" w14:textId="77777777" w:rsidR="00603F81" w:rsidRPr="008340A2" w:rsidRDefault="00603F81" w:rsidP="008340A2">
      <w:pPr>
        <w:spacing w:after="0" w:line="360" w:lineRule="auto"/>
        <w:jc w:val="both"/>
        <w:rPr>
          <w:rFonts w:ascii="Times New Roman" w:hAnsi="Times New Roman" w:cs="Times New Roman"/>
          <w:sz w:val="20"/>
          <w:szCs w:val="24"/>
        </w:rPr>
      </w:pPr>
    </w:p>
    <w:p w14:paraId="38901091" w14:textId="77777777" w:rsidR="00603F81" w:rsidRPr="002C1EF3" w:rsidRDefault="00603F81" w:rsidP="002C1EF3">
      <w:pPr>
        <w:pStyle w:val="ListParagraph"/>
        <w:spacing w:after="0" w:line="360" w:lineRule="auto"/>
        <w:ind w:left="0" w:firstLine="357"/>
        <w:jc w:val="both"/>
        <w:rPr>
          <w:rFonts w:ascii="Times New Roman" w:hAnsi="Times New Roman" w:cs="Times New Roman"/>
          <w:szCs w:val="24"/>
        </w:rPr>
      </w:pPr>
    </w:p>
    <w:p w14:paraId="09D84C3E" w14:textId="77777777" w:rsidR="00603F81" w:rsidRPr="002C1EF3" w:rsidRDefault="00603F81" w:rsidP="002C1EF3">
      <w:pPr>
        <w:spacing w:after="0" w:line="360" w:lineRule="auto"/>
        <w:ind w:firstLine="284"/>
        <w:jc w:val="both"/>
        <w:rPr>
          <w:rFonts w:ascii="Times New Roman" w:hAnsi="Times New Roman" w:cs="Times New Roman"/>
          <w:sz w:val="18"/>
          <w:szCs w:val="24"/>
        </w:rPr>
      </w:pPr>
    </w:p>
    <w:p w14:paraId="49F19787" w14:textId="77777777" w:rsidR="00603F81" w:rsidRPr="00BB6DDF" w:rsidRDefault="00603F81" w:rsidP="005714FA">
      <w:pPr>
        <w:spacing w:after="0" w:line="360" w:lineRule="auto"/>
        <w:ind w:firstLine="164"/>
        <w:jc w:val="both"/>
        <w:rPr>
          <w:rFonts w:ascii="Times New Roman" w:hAnsi="Times New Roman" w:cs="Times New Roman"/>
          <w:szCs w:val="24"/>
        </w:rPr>
      </w:pPr>
    </w:p>
    <w:p w14:paraId="544EE7F0" w14:textId="77777777" w:rsidR="00603F81" w:rsidRPr="004775B7" w:rsidRDefault="00603F81" w:rsidP="004775B7">
      <w:pPr>
        <w:spacing w:after="0" w:line="360" w:lineRule="auto"/>
        <w:ind w:firstLine="284"/>
        <w:jc w:val="both"/>
        <w:rPr>
          <w:rFonts w:ascii="Times New Roman" w:hAnsi="Times New Roman" w:cs="Times New Roman"/>
          <w:sz w:val="20"/>
        </w:rPr>
      </w:pPr>
    </w:p>
    <w:p w14:paraId="7224D07B" w14:textId="77777777" w:rsidR="00603F81" w:rsidRPr="004775B7" w:rsidRDefault="00603F81" w:rsidP="008B6144">
      <w:pPr>
        <w:spacing w:after="0" w:line="360" w:lineRule="auto"/>
        <w:ind w:firstLine="295"/>
        <w:jc w:val="both"/>
        <w:rPr>
          <w:rFonts w:ascii="Times New Roman" w:hAnsi="Times New Roman" w:cs="Times New Roman"/>
        </w:rPr>
      </w:pPr>
    </w:p>
    <w:p w14:paraId="095EE6EA" w14:textId="77777777" w:rsidR="00603F81" w:rsidRPr="008B6144" w:rsidRDefault="00603F81" w:rsidP="008B6144">
      <w:pPr>
        <w:spacing w:after="0" w:line="360" w:lineRule="auto"/>
        <w:ind w:firstLine="295"/>
        <w:jc w:val="both"/>
        <w:rPr>
          <w:rFonts w:ascii="Times New Roman" w:hAnsi="Times New Roman" w:cs="Times New Roman"/>
        </w:rPr>
      </w:pPr>
    </w:p>
    <w:p w14:paraId="18CD4599" w14:textId="77777777" w:rsidR="00603F81" w:rsidRPr="00091C0D" w:rsidRDefault="00603F81" w:rsidP="00091C0D">
      <w:pPr>
        <w:pStyle w:val="ListParagraph"/>
        <w:spacing w:after="0" w:line="360" w:lineRule="auto"/>
        <w:ind w:left="0" w:firstLine="426"/>
        <w:jc w:val="both"/>
        <w:rPr>
          <w:rFonts w:ascii="Times New Roman" w:hAnsi="Times New Roman" w:cs="Times New Roman"/>
        </w:rPr>
      </w:pPr>
    </w:p>
    <w:p w14:paraId="15F3C6F7" w14:textId="77777777" w:rsidR="00603F81" w:rsidRDefault="00603F81" w:rsidP="00091C0D">
      <w:pPr>
        <w:pStyle w:val="ListParagraph"/>
        <w:spacing w:after="0" w:line="360" w:lineRule="auto"/>
        <w:ind w:left="0"/>
        <w:jc w:val="both"/>
        <w:rPr>
          <w:rFonts w:ascii="Times New Roman" w:hAnsi="Times New Roman" w:cs="Times New Roman"/>
          <w:b/>
        </w:rPr>
      </w:pPr>
    </w:p>
    <w:p w14:paraId="4424B70A" w14:textId="77777777" w:rsidR="00603F81" w:rsidRPr="00091C0D" w:rsidRDefault="00603F81" w:rsidP="00FB3D11">
      <w:pPr>
        <w:pStyle w:val="ListParagraph"/>
        <w:spacing w:after="0" w:line="360" w:lineRule="auto"/>
        <w:ind w:left="0" w:firstLine="284"/>
        <w:jc w:val="both"/>
        <w:rPr>
          <w:rFonts w:ascii="Times New Roman" w:hAnsi="Times New Roman" w:cs="Times New Roman"/>
          <w:b/>
        </w:rPr>
      </w:pPr>
    </w:p>
    <w:p w14:paraId="4F8ED525" w14:textId="77777777" w:rsidR="000B3417" w:rsidRPr="005774EA" w:rsidRDefault="000B3417" w:rsidP="005774EA">
      <w:pPr>
        <w:spacing w:after="0" w:line="360" w:lineRule="auto"/>
        <w:jc w:val="both"/>
        <w:rPr>
          <w:rFonts w:ascii="Times New Roman" w:hAnsi="Times New Roman" w:cs="Times New Roman"/>
        </w:rPr>
      </w:pPr>
    </w:p>
    <w:sectPr w:rsidR="000B3417" w:rsidRPr="005774EA" w:rsidSect="0005340F">
      <w:pgSz w:w="11906" w:h="16838"/>
      <w:pgMar w:top="2268" w:right="1701" w:bottom="1701" w:left="2268"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362D54" w14:textId="77777777" w:rsidR="00214C55" w:rsidRDefault="00214C55" w:rsidP="00603F81">
      <w:pPr>
        <w:spacing w:after="0" w:line="240" w:lineRule="auto"/>
      </w:pPr>
      <w:r>
        <w:separator/>
      </w:r>
    </w:p>
  </w:endnote>
  <w:endnote w:type="continuationSeparator" w:id="0">
    <w:p w14:paraId="45164A15" w14:textId="77777777" w:rsidR="00214C55" w:rsidRDefault="00214C55" w:rsidP="00603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9188918"/>
      <w:docPartObj>
        <w:docPartGallery w:val="Page Numbers (Bottom of Page)"/>
        <w:docPartUnique/>
      </w:docPartObj>
    </w:sdtPr>
    <w:sdtEndPr>
      <w:rPr>
        <w:noProof/>
      </w:rPr>
    </w:sdtEndPr>
    <w:sdtContent>
      <w:p w14:paraId="04B11C0A" w14:textId="7EEE133A" w:rsidR="00603F81" w:rsidRDefault="00603F81">
        <w:pPr>
          <w:pStyle w:val="Footer"/>
          <w:jc w:val="right"/>
        </w:pPr>
        <w:r w:rsidRPr="00EB62BF">
          <w:rPr>
            <w:rFonts w:ascii="Times New Roman" w:hAnsi="Times New Roman" w:cs="Times New Roman"/>
          </w:rPr>
          <w:fldChar w:fldCharType="begin"/>
        </w:r>
        <w:r w:rsidRPr="00EB62BF">
          <w:rPr>
            <w:rFonts w:ascii="Times New Roman" w:hAnsi="Times New Roman" w:cs="Times New Roman"/>
          </w:rPr>
          <w:instrText xml:space="preserve"> PAGE   \* MERGEFORMAT </w:instrText>
        </w:r>
        <w:r w:rsidRPr="00EB62BF">
          <w:rPr>
            <w:rFonts w:ascii="Times New Roman" w:hAnsi="Times New Roman" w:cs="Times New Roman"/>
          </w:rPr>
          <w:fldChar w:fldCharType="separate"/>
        </w:r>
        <w:r w:rsidR="00097FDA">
          <w:rPr>
            <w:rFonts w:ascii="Times New Roman" w:hAnsi="Times New Roman" w:cs="Times New Roman"/>
            <w:noProof/>
          </w:rPr>
          <w:t>8</w:t>
        </w:r>
        <w:r w:rsidRPr="00EB62BF">
          <w:rPr>
            <w:rFonts w:ascii="Times New Roman" w:hAnsi="Times New Roman" w:cs="Times New Roman"/>
            <w:noProof/>
          </w:rPr>
          <w:fldChar w:fldCharType="end"/>
        </w:r>
      </w:p>
    </w:sdtContent>
  </w:sdt>
  <w:p w14:paraId="198D6C86" w14:textId="77777777" w:rsidR="00603F81" w:rsidRDefault="00603F8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3731503"/>
      <w:docPartObj>
        <w:docPartGallery w:val="Page Numbers (Bottom of Page)"/>
        <w:docPartUnique/>
      </w:docPartObj>
    </w:sdtPr>
    <w:sdtEndPr>
      <w:rPr>
        <w:rFonts w:ascii="Times New Roman" w:hAnsi="Times New Roman" w:cs="Times New Roman"/>
        <w:noProof/>
      </w:rPr>
    </w:sdtEndPr>
    <w:sdtContent>
      <w:p w14:paraId="622BF049" w14:textId="68287C12" w:rsidR="00603F81" w:rsidRPr="00EB62BF" w:rsidRDefault="00603F81">
        <w:pPr>
          <w:pStyle w:val="Footer"/>
          <w:rPr>
            <w:rFonts w:ascii="Times New Roman" w:hAnsi="Times New Roman" w:cs="Times New Roman"/>
          </w:rPr>
        </w:pPr>
        <w:r w:rsidRPr="00EB62BF">
          <w:rPr>
            <w:rFonts w:ascii="Times New Roman" w:hAnsi="Times New Roman" w:cs="Times New Roman"/>
          </w:rPr>
          <w:fldChar w:fldCharType="begin"/>
        </w:r>
        <w:r w:rsidRPr="00EB62BF">
          <w:rPr>
            <w:rFonts w:ascii="Times New Roman" w:hAnsi="Times New Roman" w:cs="Times New Roman"/>
          </w:rPr>
          <w:instrText xml:space="preserve"> PAGE   \* MERGEFORMAT </w:instrText>
        </w:r>
        <w:r w:rsidRPr="00EB62BF">
          <w:rPr>
            <w:rFonts w:ascii="Times New Roman" w:hAnsi="Times New Roman" w:cs="Times New Roman"/>
          </w:rPr>
          <w:fldChar w:fldCharType="separate"/>
        </w:r>
        <w:r w:rsidR="00214C55">
          <w:rPr>
            <w:rFonts w:ascii="Times New Roman" w:hAnsi="Times New Roman" w:cs="Times New Roman"/>
            <w:noProof/>
          </w:rPr>
          <w:t>1</w:t>
        </w:r>
        <w:r w:rsidRPr="00EB62BF">
          <w:rPr>
            <w:rFonts w:ascii="Times New Roman" w:hAnsi="Times New Roman" w:cs="Times New Roman"/>
            <w:noProof/>
          </w:rPr>
          <w:fldChar w:fldCharType="end"/>
        </w:r>
      </w:p>
    </w:sdtContent>
  </w:sdt>
  <w:p w14:paraId="4AAE0B71" w14:textId="77777777" w:rsidR="00603F81" w:rsidRDefault="00603F8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2A8958" w14:textId="77777777" w:rsidR="00214C55" w:rsidRDefault="00214C55" w:rsidP="00603F81">
      <w:pPr>
        <w:spacing w:after="0" w:line="240" w:lineRule="auto"/>
      </w:pPr>
      <w:r>
        <w:separator/>
      </w:r>
    </w:p>
  </w:footnote>
  <w:footnote w:type="continuationSeparator" w:id="0">
    <w:p w14:paraId="082C4A4E" w14:textId="77777777" w:rsidR="00214C55" w:rsidRDefault="00214C55" w:rsidP="00603F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A0C6C24"/>
    <w:multiLevelType w:val="hybridMultilevel"/>
    <w:tmpl w:val="BD7E1704"/>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B8B"/>
    <w:rsid w:val="0000075C"/>
    <w:rsid w:val="00006315"/>
    <w:rsid w:val="000912C5"/>
    <w:rsid w:val="00097FDA"/>
    <w:rsid w:val="000A6FFB"/>
    <w:rsid w:val="000B3417"/>
    <w:rsid w:val="000D3448"/>
    <w:rsid w:val="000D7114"/>
    <w:rsid w:val="00121960"/>
    <w:rsid w:val="001228D5"/>
    <w:rsid w:val="00126733"/>
    <w:rsid w:val="001B6E6F"/>
    <w:rsid w:val="001D0EC2"/>
    <w:rsid w:val="001D3A6F"/>
    <w:rsid w:val="00214C55"/>
    <w:rsid w:val="00234561"/>
    <w:rsid w:val="002365B3"/>
    <w:rsid w:val="00237CF5"/>
    <w:rsid w:val="00251C32"/>
    <w:rsid w:val="00272B52"/>
    <w:rsid w:val="003043F9"/>
    <w:rsid w:val="0031035D"/>
    <w:rsid w:val="00315C9B"/>
    <w:rsid w:val="00324298"/>
    <w:rsid w:val="0034783A"/>
    <w:rsid w:val="0036520B"/>
    <w:rsid w:val="003A0BFF"/>
    <w:rsid w:val="003F4569"/>
    <w:rsid w:val="0046752F"/>
    <w:rsid w:val="00475D55"/>
    <w:rsid w:val="004D28EB"/>
    <w:rsid w:val="00520668"/>
    <w:rsid w:val="0053532C"/>
    <w:rsid w:val="005764C8"/>
    <w:rsid w:val="005774EA"/>
    <w:rsid w:val="005A1BC0"/>
    <w:rsid w:val="00603F81"/>
    <w:rsid w:val="00622626"/>
    <w:rsid w:val="00674611"/>
    <w:rsid w:val="006C3077"/>
    <w:rsid w:val="006C4E1E"/>
    <w:rsid w:val="00714A19"/>
    <w:rsid w:val="00731C0C"/>
    <w:rsid w:val="00757CC5"/>
    <w:rsid w:val="007A76E6"/>
    <w:rsid w:val="007D71C4"/>
    <w:rsid w:val="00940BA4"/>
    <w:rsid w:val="00947193"/>
    <w:rsid w:val="00974A35"/>
    <w:rsid w:val="009A37AF"/>
    <w:rsid w:val="009B48AD"/>
    <w:rsid w:val="00A03B85"/>
    <w:rsid w:val="00A4115B"/>
    <w:rsid w:val="00A71AEC"/>
    <w:rsid w:val="00A74EF0"/>
    <w:rsid w:val="00A93433"/>
    <w:rsid w:val="00AE492E"/>
    <w:rsid w:val="00AF0BC0"/>
    <w:rsid w:val="00B01395"/>
    <w:rsid w:val="00B11099"/>
    <w:rsid w:val="00B22258"/>
    <w:rsid w:val="00B26F80"/>
    <w:rsid w:val="00B463F8"/>
    <w:rsid w:val="00B540E6"/>
    <w:rsid w:val="00B60D4C"/>
    <w:rsid w:val="00C37FD6"/>
    <w:rsid w:val="00C46C31"/>
    <w:rsid w:val="00C47593"/>
    <w:rsid w:val="00C67CFE"/>
    <w:rsid w:val="00C76639"/>
    <w:rsid w:val="00C93106"/>
    <w:rsid w:val="00CA1E46"/>
    <w:rsid w:val="00CE31BA"/>
    <w:rsid w:val="00D13B5A"/>
    <w:rsid w:val="00D32CE7"/>
    <w:rsid w:val="00D35A86"/>
    <w:rsid w:val="00D7718E"/>
    <w:rsid w:val="00DF7B8B"/>
    <w:rsid w:val="00E03B7B"/>
    <w:rsid w:val="00E15B8C"/>
    <w:rsid w:val="00E4561B"/>
    <w:rsid w:val="00E9467C"/>
    <w:rsid w:val="00EB3E8F"/>
    <w:rsid w:val="00EB62BF"/>
    <w:rsid w:val="00EC61DE"/>
    <w:rsid w:val="00F46E84"/>
    <w:rsid w:val="00F81426"/>
    <w:rsid w:val="00F860B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887F1"/>
  <w15:docId w15:val="{C925AC15-4645-4410-B880-C80FE9647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752F"/>
    <w:rPr>
      <w:color w:val="0000FF" w:themeColor="hyperlink"/>
      <w:u w:val="single"/>
    </w:rPr>
  </w:style>
  <w:style w:type="paragraph" w:styleId="ListParagraph">
    <w:name w:val="List Paragraph"/>
    <w:basedOn w:val="Normal"/>
    <w:uiPriority w:val="34"/>
    <w:qFormat/>
    <w:rsid w:val="00603F81"/>
    <w:pPr>
      <w:ind w:left="720"/>
      <w:contextualSpacing/>
    </w:pPr>
  </w:style>
  <w:style w:type="paragraph" w:styleId="BalloonText">
    <w:name w:val="Balloon Text"/>
    <w:basedOn w:val="Normal"/>
    <w:link w:val="BalloonTextChar"/>
    <w:uiPriority w:val="99"/>
    <w:semiHidden/>
    <w:unhideWhenUsed/>
    <w:rsid w:val="00603F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3F81"/>
    <w:rPr>
      <w:rFonts w:ascii="Tahoma" w:hAnsi="Tahoma" w:cs="Tahoma"/>
      <w:sz w:val="16"/>
      <w:szCs w:val="16"/>
    </w:rPr>
  </w:style>
  <w:style w:type="paragraph" w:styleId="Header">
    <w:name w:val="header"/>
    <w:basedOn w:val="Normal"/>
    <w:link w:val="HeaderChar"/>
    <w:uiPriority w:val="99"/>
    <w:unhideWhenUsed/>
    <w:rsid w:val="00603F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3F81"/>
  </w:style>
  <w:style w:type="paragraph" w:styleId="Footer">
    <w:name w:val="footer"/>
    <w:basedOn w:val="Normal"/>
    <w:link w:val="FooterChar"/>
    <w:uiPriority w:val="99"/>
    <w:unhideWhenUsed/>
    <w:rsid w:val="00603F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3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295A6-C0C0-4B37-90BD-A61D327DC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5601</Words>
  <Characters>31927</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cp:revision>
  <cp:lastPrinted>2022-07-30T03:41:00Z</cp:lastPrinted>
  <dcterms:created xsi:type="dcterms:W3CDTF">2022-07-30T03:44:00Z</dcterms:created>
  <dcterms:modified xsi:type="dcterms:W3CDTF">2022-07-30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ddea511-a05a-34a4-b7c8-8c2678b87f13</vt:lpwstr>
  </property>
</Properties>
</file>